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002FC5DB"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Thomas J. Lie</w:t>
      </w:r>
      <w:r w:rsidR="00A562C0">
        <w:rPr>
          <w:rFonts w:cs="Times New Roman"/>
          <w:b/>
          <w:vertAlign w:val="superscript"/>
        </w:rPr>
        <w:t>3</w:t>
      </w:r>
      <w:r w:rsidRPr="003B14E8">
        <w:rPr>
          <w:rFonts w:cs="Times New Roman"/>
          <w:b/>
        </w:rPr>
        <w:t xml:space="preserve">, </w:t>
      </w:r>
      <w:r w:rsidR="00A562C0">
        <w:rPr>
          <w:rFonts w:cs="Times New Roman"/>
          <w:b/>
        </w:rPr>
        <w:t>Juan Zhang</w:t>
      </w:r>
      <w:r w:rsidR="00A562C0">
        <w:rPr>
          <w:rFonts w:cs="Times New Roman"/>
          <w:b/>
          <w:vertAlign w:val="superscript"/>
        </w:rPr>
        <w:t>4</w:t>
      </w:r>
      <w:r w:rsidR="00A562C0" w:rsidRPr="003B14E8">
        <w:rPr>
          <w:rFonts w:cs="Times New Roman"/>
          <w:b/>
        </w:rPr>
        <w:t xml:space="preserve">, </w:t>
      </w:r>
      <w:r>
        <w:rPr>
          <w:rFonts w:cs="Times New Roman"/>
          <w:b/>
        </w:rPr>
        <w:t>John A. Leigh</w:t>
      </w:r>
      <w:r w:rsidR="00A562C0">
        <w:rPr>
          <w:rFonts w:cs="Times New Roman"/>
          <w:b/>
          <w:vertAlign w:val="superscript"/>
        </w:rPr>
        <w:t>3</w:t>
      </w:r>
      <w:r>
        <w:rPr>
          <w:rFonts w:cs="Times New Roman"/>
          <w:b/>
        </w:rPr>
        <w:t>*</w:t>
      </w:r>
      <w:r w:rsidRPr="003B14E8">
        <w:rPr>
          <w:rFonts w:cs="Times New Roman"/>
          <w:b/>
        </w:rPr>
        <w:t>,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37137109"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sidR="00A562C0">
        <w:rPr>
          <w:rFonts w:cs="Times New Roman"/>
          <w:color w:val="000000"/>
          <w:sz w:val="20"/>
          <w:szCs w:val="20"/>
          <w:shd w:val="clear" w:color="auto" w:fill="FFFFFF"/>
        </w:rPr>
        <w:t>Department of Microbiology, University of Washington, Seattle, WA, USA</w:t>
      </w:r>
    </w:p>
    <w:p w14:paraId="2595660C" w14:textId="1E4879B8" w:rsidR="00A562C0" w:rsidRDefault="00BF524A" w:rsidP="00A562C0">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sidR="00A562C0">
        <w:rPr>
          <w:rFonts w:cs="Times New Roman"/>
          <w:color w:val="000000"/>
          <w:sz w:val="20"/>
          <w:szCs w:val="20"/>
          <w:shd w:val="clear" w:color="auto" w:fill="FFFFFF"/>
        </w:rPr>
        <w:t>Jiangnan University, Chin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EA1B8C9"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 xml:space="preserve">s for 539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452DD7A0"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F5100D">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B65741" w:rsidRPr="00B65741">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F5100D">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B65741" w:rsidRPr="00B65741">
        <w:rPr>
          <w:rFonts w:cs="Times New Roman"/>
        </w:rPr>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F5100D">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B65741" w:rsidRPr="00B65741">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F5100D">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B65741" w:rsidRPr="00B65741">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F5100D">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B65741" w:rsidRPr="00B65741">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322E861A"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F5100D">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B65741" w:rsidRPr="00B65741">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57373B2D"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F5100D">
        <w:instrText xml:space="preserve"> ADDIN ZOTERO_ITEM CSL_CITATION {"citationID":"CkepUHRZ","properties":{"formattedCitation":"(4, 7)","plainCitation":"(4, 7)"},"citationItems":[{"id":366,"uris":["http://zotero.org/users/2565720/items/HQ625M4X"],"uri":["http://zotero.org/users/2565720/items/HQ625M4X"],"itemData":{"id":36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B65741" w:rsidRPr="00B65741">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4688492F" w:rsidR="00535032" w:rsidRDefault="00535032" w:rsidP="00586344">
      <w:pPr>
        <w:spacing w:line="480" w:lineRule="auto"/>
      </w:pPr>
      <w:proofErr w:type="spellStart"/>
      <w:r w:rsidRPr="009D0324">
        <w:rPr>
          <w:i/>
        </w:rPr>
        <w:t>Methanococcus</w:t>
      </w:r>
      <w:proofErr w:type="spellEnd"/>
      <w:r w:rsidRPr="009D0324">
        <w:rPr>
          <w:i/>
        </w:rPr>
        <w:t xml:space="preserve"> maripaludis </w:t>
      </w:r>
      <w:r w:rsidR="009626B8">
        <w:fldChar w:fldCharType="begin"/>
      </w:r>
      <w:r w:rsidR="00F5100D">
        <w:instrText xml:space="preserve"> ADDIN ZOTERO_ITEM CSL_CITATION {"citationID":"RAdXQ6hK","properties":{"formattedCitation":"(8)","plainCitation":"(8)"},"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B65741" w:rsidRPr="00B65741">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F5100D">
        <w:instrText xml:space="preserve"> ADDIN ZOTERO_ITEM CSL_CITATION {"citationID":"1egc061ljo","properties":{"formattedCitation":"(9)","plainCitation":"(9)"},"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B65741" w:rsidRPr="00B65741">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F5100D">
        <w:instrText xml:space="preserve"> ADDIN ZOTERO_ITEM CSL_CITATION {"citationID":"fm08jrqff","properties":{"formattedCitation":"(8)","plainCitation":"(8)"},"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B65741" w:rsidRPr="00B65741">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F5100D">
        <w:instrText xml:space="preserve"> ADDIN ZOTERO_ITEM CSL_CITATION {"citationID":"ji534o37v","properties":{"formattedCitation":"(10)","plainCitation":"(10)"},"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B65741" w:rsidRPr="00B65741">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w:t>
      </w:r>
      <w:r w:rsidR="00552A03">
        <w:rPr>
          <w:highlight w:val="yellow"/>
        </w:rPr>
        <w:t>to</w:t>
      </w:r>
      <w:r w:rsidR="00D11FBC" w:rsidRPr="002F28F6">
        <w:rPr>
          <w:highlight w:val="yellow"/>
        </w:rPr>
        <w:t xml:space="preserve">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F5100D">
        <w:rPr>
          <w:i/>
        </w:rPr>
        <w:instrText xml:space="preserve"> ADDIN ZOTERO_ITEM CSL_CITATION {"citationID":"vpeo3racb","properties":{"formattedCitation":"(11)","plainCitation":"(11)"},"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552A03" w:rsidRPr="00552A03">
        <w:rPr>
          <w:rFonts w:cs="Times New Roman"/>
        </w:rPr>
        <w:t>(11)</w:t>
      </w:r>
      <w:r w:rsidR="00552A03">
        <w:rPr>
          <w:i/>
        </w:rPr>
        <w:fldChar w:fldCharType="end"/>
      </w:r>
      <w:r w:rsidR="00EB3C27">
        <w:t xml:space="preserv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552A03">
        <w:t xml:space="preserve"> (</w:t>
      </w:r>
      <w:r w:rsidR="00552A03" w:rsidRPr="002F28F6">
        <w:rPr>
          <w:highlight w:val="yellow"/>
        </w:rPr>
        <w:t>refs</w:t>
      </w:r>
      <w:r w:rsidR="00552A03">
        <w:t>)</w:t>
      </w:r>
      <w:r w:rsidR="0003090D">
        <w:t>.</w:t>
      </w:r>
      <w:r w:rsidR="00673E4C">
        <w:t xml:space="preserve"> </w:t>
      </w:r>
      <w:r w:rsidR="0003090D">
        <w:t xml:space="preserve">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20533741"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F5100D">
        <w:instrText xml:space="preserve"> ADDIN ZOTERO_ITEM CSL_CITATION {"citationID":"23mmrtdbtu","properties":{"formattedCitation":"(12)","plainCitation":"(12)"},"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552A03" w:rsidRPr="00552A03">
        <w:rPr>
          <w:rFonts w:cs="Times New Roman"/>
        </w:rPr>
        <w:t>(12)</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F5100D">
        <w:instrText xml:space="preserve"> ADDIN ZOTERO_ITEM CSL_CITATION {"citationID":"gMaZT752","properties":{"formattedCitation":"(13, 14)","plainCitation":"(13, 14)"},"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552A03" w:rsidRPr="00552A03">
        <w:rPr>
          <w:rFonts w:cs="Times New Roman"/>
        </w:rPr>
        <w:t>(13, 14)</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F5100D">
        <w:rPr>
          <w:i/>
        </w:rPr>
        <w:instrText xml:space="preserve"> ADDIN ZOTERO_ITEM CSL_CITATION {"citationID":"1af40venu5","properties":{"formattedCitation":"(15)","plainCitation":"(15)"},"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552A03" w:rsidRPr="00552A03">
        <w:rPr>
          <w:rFonts w:cs="Times New Roman"/>
        </w:rPr>
        <w:t>(15)</w:t>
      </w:r>
      <w:r w:rsidR="00DD75BA">
        <w:rPr>
          <w:i/>
        </w:rPr>
        <w:fldChar w:fldCharType="end"/>
      </w:r>
      <w:r w:rsidR="00E76580">
        <w:rPr>
          <w:i/>
        </w:rPr>
        <w:t xml:space="preserve"> </w:t>
      </w:r>
      <w:r w:rsidR="00BA12DD">
        <w:t>and under axenic conditions</w:t>
      </w:r>
      <w:r w:rsidR="00CB5F53">
        <w:t xml:space="preserve"> </w:t>
      </w:r>
      <w:r w:rsidR="00586344">
        <w:fldChar w:fldCharType="begin"/>
      </w:r>
      <w:r w:rsidR="00F5100D">
        <w:instrText xml:space="preserve"> ADDIN ZOTERO_ITEM CSL_CITATION {"citationID":"Kogtrvcl","properties":{"formattedCitation":"(16)","plainCitation":"(16)"},"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552A03" w:rsidRPr="00552A03">
        <w:rPr>
          <w:rFonts w:cs="Times New Roman"/>
        </w:rPr>
        <w:t>(16)</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F5100D">
        <w:instrText xml:space="preserve"> ADDIN ZOTERO_ITEM CSL_CITATION {"citationID":"1dltmdo1v","properties":{"formattedCitation":"(15)","plainCitation":"(15)"},"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552A03" w:rsidRPr="00552A03">
        <w:rPr>
          <w:rFonts w:cs="Times New Roman"/>
        </w:rPr>
        <w:t>(15)</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F5100D">
        <w:instrText xml:space="preserve"> ADDIN ZOTERO_ITEM CSL_CITATION {"citationID":"1sdk81auok","properties":{"formattedCitation":"(16)","plainCitation":"(16)"},"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552A03" w:rsidRPr="00552A03">
        <w:rPr>
          <w:rFonts w:cs="Times New Roman"/>
        </w:rPr>
        <w:t>(16)</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3BB65A14"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hydrogenotrophic methanogens </w:t>
      </w:r>
      <w:r w:rsidR="00F27938">
        <w:fldChar w:fldCharType="begin"/>
      </w:r>
      <w:r w:rsidR="00F5100D">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B65741" w:rsidRPr="00B65741">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F5100D">
        <w:instrText xml:space="preserve"> ADDIN ZOTERO_ITEM CSL_CITATION {"citationID":"1h3qdse1eh","properties":{"formattedCitation":"(17)","plainCitation":"(17)"},"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552A03" w:rsidRPr="00552A03">
        <w:rPr>
          <w:rFonts w:cs="Times New Roman"/>
        </w:rPr>
        <w:t>(17)</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F5100D">
        <w:instrText xml:space="preserve"> ADDIN ZOTERO_ITEM CSL_CITATION {"citationID":"27j6dj3qma","properties":{"formattedCitation":"(18)","plainCitation":"(18)"},"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552A03" w:rsidRPr="00552A03">
        <w:rPr>
          <w:rFonts w:cs="Times New Roman"/>
        </w:rPr>
        <w:t>(18)</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F5100D">
        <w:instrText xml:space="preserve"> ADDIN ZOTERO_ITEM CSL_CITATION {"citationID":"25fukdkllf","properties":{"formattedCitation":"(19)","plainCitation":"(19)"},"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552A03" w:rsidRPr="00552A03">
        <w:rPr>
          <w:rFonts w:cs="Times New Roman"/>
        </w:rPr>
        <w:t>(19)</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F5100D">
        <w:instrText xml:space="preserve"> ADDIN ZOTERO_ITEM CSL_CITATION {"citationID":"3ufgh9csi","properties":{"formattedCitation":"(20)","plainCitation":"(20)"},"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552A03" w:rsidRPr="00552A03">
        <w:rPr>
          <w:rFonts w:cs="Times New Roman"/>
        </w:rPr>
        <w:t>(20)</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F5100D">
        <w:instrText xml:space="preserve"> ADDIN ZOTERO_ITEM CSL_CITATION {"citationID":"bifkhgkpm","properties":{"formattedCitation":"(21, 22)","plainCitation":"(21, 22)"},"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552A03" w:rsidRPr="00552A03">
        <w:rPr>
          <w:rFonts w:cs="Times New Roman"/>
        </w:rPr>
        <w:t>(21, 22)</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1F84197B"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F5100D">
        <w:instrText xml:space="preserve"> ADDIN ZOTERO_ITEM CSL_CITATION {"citationID":"s5ikv23n5","properties":{"formattedCitation":"(23)","plainCitation":"(23)"},"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F5100D">
        <w:instrText xml:space="preserve"> ADDIN ZOTERO_ITEM CSL_CITATION {"citationID":"1p04ht0slc","properties":{"formattedCitation":"{\\rtf (24\\uc0\\u8211{}26)}","plainCitation":"(24–2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552A03" w:rsidRPr="00552A03">
        <w:rPr>
          <w:rFonts w:cs="Times New Roman"/>
          <w:szCs w:val="24"/>
        </w:rPr>
        <w:t>(24–26)</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F5100D">
        <w:instrText xml:space="preserve"> ADDIN ZOTERO_ITEM CSL_CITATION {"citationID":"fi08jgict","properties":{"formattedCitation":"(26)","plainCitation":"(26)"},"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552A03" w:rsidRPr="00552A03">
        <w:rPr>
          <w:rFonts w:cs="Times New Roman"/>
        </w:rPr>
        <w:t>(26)</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2DE2163D"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599B909E"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F5100D">
        <w:instrText xml:space="preserve"> ADDIN ZOTERO_ITEM CSL_CITATION {"citationID":"2d9n7esulj","properties":{"formattedCitation":"(27)","plainCitation":"(27)"},"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552A03" w:rsidRPr="00552A03">
        <w:rPr>
          <w:rFonts w:cs="Times New Roman"/>
        </w:rPr>
        <w:t>(27)</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F5100D"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010088AA"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F5100D">
        <w:instrText xml:space="preserve"> ADDIN ZOTERO_ITEM CSL_CITATION {"citationID":"22fl0p9qes","properties":{"formattedCitation":"(28)","plainCitation":"(28)"},"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552A03" w:rsidRPr="00552A03">
        <w:rPr>
          <w:rFonts w:cs="Times New Roman"/>
        </w:rPr>
        <w:t>(28)</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F5100D">
        <w:instrText xml:space="preserve"> ADDIN ZOTERO_ITEM CSL_CITATION {"citationID":"1bn2iq8r9d","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552A03" w:rsidRPr="00552A03">
        <w:rPr>
          <w:rFonts w:cs="Times New Roman"/>
        </w:rPr>
        <w:t>(29)</w:t>
      </w:r>
      <w:r w:rsidR="00643EEA">
        <w:fldChar w:fldCharType="end"/>
      </w:r>
      <w:r w:rsidR="00650EC2">
        <w:t xml:space="preserve"> in </w:t>
      </w:r>
      <w:r w:rsidR="00643EEA">
        <w:t>MATLAB [7.14.0.739] (The MathWorks Inc., Natick, MA)</w:t>
      </w:r>
      <w:r w:rsidR="00650EC2">
        <w:t>.</w:t>
      </w:r>
      <w:r w:rsidR="00467AD6">
        <w:t xml:space="preserve"> </w:t>
      </w:r>
    </w:p>
    <w:p w14:paraId="13DF49D2" w14:textId="520C880C" w:rsidR="00467AD6" w:rsidRDefault="00D057B6" w:rsidP="007A2129">
      <w:pPr>
        <w:spacing w:line="480" w:lineRule="auto"/>
      </w:pPr>
      <w:r>
        <w:t xml:space="preserve">To encourage model transparency </w:t>
      </w:r>
      <w:r>
        <w:fldChar w:fldCharType="begin"/>
      </w:r>
      <w:r w:rsidR="00F5100D">
        <w:instrText xml:space="preserve"> ADDIN ZOTERO_ITEM CSL_CITATION {"citationID":"1h957cjtvu","properties":{"formattedCitation":"(30)","plainCitation":"(30)"},"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552A03" w:rsidRPr="00552A03">
        <w:rPr>
          <w:rFonts w:cs="Times New Roman"/>
        </w:rPr>
        <w:t>(30)</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F5100D">
        <w:instrText xml:space="preserve"> ADDIN ZOTERO_ITEM CSL_CITATION {"citationID":"r4kr1jhdr","properties":{"formattedCitation":"(31)","plainCitation":"(31)"},"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552A03" w:rsidRPr="00552A03">
        <w:rPr>
          <w:rFonts w:cs="Times New Roman"/>
        </w:rPr>
        <w:t>(31)</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see Supplementary Materials)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7DA7490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F5100D">
        <w:instrText xml:space="preserve"> ADDIN ZOTERO_ITEM CSL_CITATION {"citationID":"23arsu02dt","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552A03" w:rsidRPr="00552A03">
        <w:rPr>
          <w:rFonts w:cs="Times New Roman"/>
        </w:rPr>
        <w:t>(29)</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F5100D">
        <w:instrText xml:space="preserve"> ADDIN ZOTERO_ITEM CSL_CITATION {"citationID":"5q8b5tpu8","properties":{"formattedCitation":"{\\rtf (32\\uc0\\u8211{}37)}","plainCitation":"(32–37)"},"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552A03" w:rsidRPr="00552A03">
        <w:rPr>
          <w:rFonts w:cs="Times New Roman"/>
          <w:szCs w:val="24"/>
        </w:rPr>
        <w:t>(32–37)</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F5100D">
        <w:instrText xml:space="preserve"> ADDIN ZOTERO_ITEM CSL_CITATION {"citationID":"2l8nkmudm4","properties":{"formattedCitation":"(38)","plainCitation":"(38)"},"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552A03" w:rsidRPr="00552A03">
        <w:rPr>
          <w:rFonts w:cs="Times New Roman"/>
        </w:rPr>
        <w:t>(38)</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26B0B6E0"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F5100D">
        <w:instrText xml:space="preserve"> ADDIN ZOTERO_ITEM CSL_CITATION {"citationID":"1qrgs5kigv","properties":{"formattedCitation":"(39)","plainCitation":"(39)"},"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552A03" w:rsidRPr="00552A03">
        <w:rPr>
          <w:rFonts w:cs="Times New Roman"/>
        </w:rPr>
        <w:t>(39)</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F5100D">
        <w:instrText xml:space="preserve"> ADDIN ZOTERO_ITEM CSL_CITATION {"citationID":"2deksjdola","properties":{"formattedCitation":"(40)","plainCitation":"(40)"},"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552A03" w:rsidRPr="00552A03">
        <w:rPr>
          <w:rFonts w:cs="Times New Roman"/>
        </w:rPr>
        <w:t>(40)</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 xml:space="preserve">is built around </w:t>
      </w:r>
      <w:r>
        <w:t>the “</w:t>
      </w:r>
      <w:proofErr w:type="spellStart"/>
      <w:r>
        <w:t>optimizeCbModel.m</w:t>
      </w:r>
      <w:proofErr w:type="spellEnd"/>
      <w:r>
        <w:t xml:space="preserve">” code in the COBRA Toolbox 2.0 </w:t>
      </w:r>
      <w:r>
        <w:fldChar w:fldCharType="begin"/>
      </w:r>
      <w:r w:rsidR="00F5100D">
        <w:instrText xml:space="preserve"> ADDIN ZOTERO_ITEM CSL_CITATION {"citationID":"25t4h6jo3r","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552A03" w:rsidRPr="00552A03">
        <w:rPr>
          <w:rFonts w:cs="Times New Roman"/>
        </w:rPr>
        <w:t>(29)</w:t>
      </w:r>
      <w:r>
        <w:fldChar w:fldCharType="end"/>
      </w:r>
      <w:r>
        <w:t xml:space="preserve">. </w:t>
      </w:r>
      <w:r w:rsidR="00266387">
        <w:t xml:space="preserve">Our </w:t>
      </w:r>
      <w:r w:rsidR="00F5100D">
        <w:t>script</w:t>
      </w:r>
      <w:r w:rsidR="00266387">
        <w:t xml:space="preserv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F5100D"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F5100D"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06FDF47C" w:rsidR="00FB6A81" w:rsidRDefault="00464CF2" w:rsidP="00FB6A81">
      <w:pPr>
        <w:pStyle w:val="Heading2"/>
      </w:pPr>
      <w:r>
        <w:t xml:space="preserve">Dry Cell Weight </w:t>
      </w:r>
      <w:r w:rsidR="00FB6A81">
        <w:t>Measurements</w:t>
      </w:r>
    </w:p>
    <w:p w14:paraId="14C1A5CE" w14:textId="3EB5A728"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F5100D">
        <w:instrText xml:space="preserve"> ADDIN ZOTERO_ITEM CSL_CITATION {"citationID":"1i23cacc4p","properties":{"formattedCitation":"(11)","plainCitation":"(11)"},"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552A03" w:rsidRPr="00552A03">
        <w:rPr>
          <w:rFonts w:cs="Times New Roman"/>
        </w:rPr>
        <w:t>(11)</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662CC28" w14:textId="6D9ACCE8" w:rsidR="00883773" w:rsidRDefault="00883773" w:rsidP="00883773">
      <w:pPr>
        <w:pStyle w:val="Heading2"/>
      </w:pPr>
      <w:r>
        <w:t>ATP Maintenance</w:t>
      </w:r>
      <w:r w:rsidR="00887D9C">
        <w:t xml:space="preserve"> and Predicted Growth Yields</w:t>
      </w:r>
    </w:p>
    <w:p w14:paraId="1038EA99" w14:textId="6EC999C3"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F5100D">
        <w:instrText xml:space="preserve"> ADDIN ZOTERO_ITEM CSL_CITATION {"citationID":"fk9tj3jkj","properties":{"formattedCitation":"(23)","plainCitation":"(23)"},"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t xml:space="preserve">. </w:t>
      </w:r>
      <w:r w:rsidR="001D1107">
        <w:t xml:space="preserve">In </w:t>
      </w:r>
      <w:r w:rsidR="00D414E0">
        <w:lastRenderedPageBreak/>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547E0F46" w:rsid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F5100D">
        <w:instrText xml:space="preserve"> ADDIN ZOTERO_ITEM CSL_CITATION {"citationID":"2qram37clk","properties":{"formattedCitation":"(23)","plainCitation":"(23)"},"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552A03" w:rsidRPr="00552A03">
        <w:rPr>
          <w:rFonts w:cs="Times New Roman"/>
        </w:rPr>
        <w:t>(23)</w:t>
      </w:r>
      <w:r>
        <w:fldChar w:fldCharType="end"/>
      </w:r>
      <w:r w:rsidR="00F55A92">
        <w:t xml:space="preserve">. </w:t>
      </w:r>
      <w:r w:rsidR="001D1107">
        <w:rPr>
          <w:i/>
        </w:rPr>
        <w:t xml:space="preserve"> </w:t>
      </w:r>
      <w:r w:rsidR="00BC4B5C">
        <w:rPr>
          <w:rFonts w:eastAsiaTheme="minorEastAsia"/>
        </w:rPr>
        <w:t xml:space="preserve">The resulting plot can be found in Supplementary Materials. </w:t>
      </w:r>
    </w:p>
    <w:p w14:paraId="71386B37" w14:textId="1B4C2C24" w:rsidR="00915E06" w:rsidRDefault="00887D9C" w:rsidP="00E124F1">
      <w:pPr>
        <w:spacing w:line="480" w:lineRule="auto"/>
        <w:rPr>
          <w:rFonts w:eastAsiaTheme="minorEastAsia"/>
        </w:rPr>
      </w:pPr>
      <w:r>
        <w:rPr>
          <w:rFonts w:eastAsiaTheme="minorEastAsia"/>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Pr>
          <w:rFonts w:eastAsiaTheme="minorEastAsia"/>
        </w:rPr>
        <w:t xml:space="preserve">Growth yields were calculated </w:t>
      </w:r>
      <w:r w:rsidR="00F5100D">
        <w:rPr>
          <w:rFonts w:eastAsiaTheme="minorEastAsia"/>
        </w:rPr>
        <w:t>based on doubling time (t</w:t>
      </w:r>
      <w:r w:rsidR="00F5100D" w:rsidRPr="00F5100D">
        <w:rPr>
          <w:rFonts w:eastAsiaTheme="minorEastAsia"/>
          <w:vertAlign w:val="subscript"/>
        </w:rPr>
        <w:t>d</w:t>
      </w:r>
      <w:r w:rsidR="00F5100D">
        <w:rPr>
          <w:rFonts w:eastAsiaTheme="minorEastAsia"/>
        </w:rPr>
        <w:t xml:space="preserve">) </w:t>
      </w:r>
      <w:r w:rsidR="00915E06">
        <w:rPr>
          <w:rFonts w:eastAsiaTheme="minorEastAsia"/>
        </w:rPr>
        <w:t>as describe previously</w:t>
      </w:r>
      <w:r w:rsidR="00F5100D">
        <w:rPr>
          <w:rFonts w:eastAsiaTheme="minorEastAsia"/>
        </w:rPr>
        <w:t xml:space="preserve"> </w:t>
      </w:r>
      <w:r w:rsidR="00F5100D">
        <w:rPr>
          <w:rFonts w:eastAsiaTheme="minorEastAsia"/>
        </w:rPr>
        <w:fldChar w:fldCharType="begin"/>
      </w:r>
      <w:r w:rsidR="00F5100D">
        <w:rPr>
          <w:rFonts w:eastAsiaTheme="minorEastAsia"/>
        </w:rPr>
        <w:instrText xml:space="preserve"> ADDIN ZOTERO_ITEM CSL_CITATION {"citationID":"53r13qfhr","properties":{"formattedCitation":"(41)","plainCitation":"(41)"},"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Pr>
          <w:rFonts w:eastAsiaTheme="minorEastAsia"/>
        </w:rPr>
        <w:fldChar w:fldCharType="separate"/>
      </w:r>
      <w:r w:rsidR="00F5100D" w:rsidRPr="00F5100D">
        <w:rPr>
          <w:rFonts w:cs="Times New Roman"/>
        </w:rPr>
        <w:t>(41)</w:t>
      </w:r>
      <w:r w:rsidR="00F5100D">
        <w:rPr>
          <w:rFonts w:eastAsiaTheme="minorEastAsia"/>
        </w:rPr>
        <w:fldChar w:fldCharType="end"/>
      </w:r>
      <w:r w:rsidR="00915E06">
        <w:rPr>
          <w:rFonts w:eastAsiaTheme="minorEastAsia"/>
        </w:rPr>
        <w:t>, but with our measured conversion between OD</w:t>
      </w:r>
      <w:r w:rsidR="00915E06" w:rsidRPr="00915E06">
        <w:rPr>
          <w:rFonts w:eastAsiaTheme="minorEastAsia"/>
          <w:vertAlign w:val="subscript"/>
        </w:rPr>
        <w:t>660</w:t>
      </w:r>
      <w:r w:rsidR="00915E06">
        <w:rPr>
          <w:rFonts w:eastAsiaTheme="minorEastAsia"/>
        </w:rPr>
        <w:t xml:space="preserve"> and cell density:</w:t>
      </w:r>
    </w:p>
    <w:p w14:paraId="3F06E046" w14:textId="416B6C8C" w:rsidR="00915E06" w:rsidRDefault="00F5100D" w:rsidP="00E124F1">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DW/CH4</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D</m:t>
                  </m:r>
                </m:e>
                <m:sub>
                  <m:r>
                    <w:rPr>
                      <w:rFonts w:ascii="Cambria Math" w:eastAsiaTheme="minorEastAsia" w:hAnsi="Cambria Math"/>
                    </w:rPr>
                    <m:t>660</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L</m:t>
                  </m:r>
                </m:num>
                <m:den>
                  <m:r>
                    <w:rPr>
                      <w:rFonts w:ascii="Cambria Math" w:eastAsiaTheme="minorEastAsia" w:hAnsi="Cambria Math"/>
                    </w:rPr>
                    <m:t>min</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49g/L</m:t>
              </m:r>
            </m:num>
            <m:den>
              <m:r>
                <w:rPr>
                  <w:rFonts w:ascii="Cambria Math" w:eastAsiaTheme="minorEastAsia" w:hAnsi="Cambria Math"/>
                </w:rPr>
                <m:t>1 O</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60</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m:t>
                  </m:r>
                </m:sub>
              </m:sSub>
              <m:r>
                <w:rPr>
                  <w:rFonts w:ascii="Cambria Math" w:eastAsiaTheme="minorEastAsia" w:hAnsi="Cambria Math"/>
                </w:rPr>
                <m:t>(mi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2,400 mL</m:t>
              </m:r>
            </m:num>
            <m:den>
              <m:r>
                <w:rPr>
                  <w:rFonts w:ascii="Cambria Math" w:eastAsiaTheme="minorEastAsia" w:hAnsi="Cambria Math"/>
                </w:rPr>
                <m:t>mol</m:t>
              </m:r>
            </m:den>
          </m:f>
        </m:oMath>
      </m:oMathPara>
    </w:p>
    <w:p w14:paraId="0DEC4195" w14:textId="221E1BB4" w:rsidR="00692E06" w:rsidRPr="001D1107" w:rsidRDefault="00887D9C" w:rsidP="00E124F1">
      <w:pPr>
        <w:spacing w:line="480" w:lineRule="auto"/>
        <w:rPr>
          <w:rFonts w:eastAsiaTheme="minorEastAsia"/>
        </w:rPr>
      </w:pPr>
      <w:r>
        <w:rPr>
          <w:rFonts w:eastAsiaTheme="minorEastAsia"/>
        </w:rPr>
        <w:t>All simulations were performed using the default H</w:t>
      </w:r>
      <w:r w:rsidRPr="00887D9C">
        <w:rPr>
          <w:rFonts w:eastAsiaTheme="minorEastAsia"/>
          <w:vertAlign w:val="subscript"/>
        </w:rPr>
        <w:t>2</w:t>
      </w:r>
      <w:r>
        <w:rPr>
          <w:rFonts w:eastAsiaTheme="minorEastAsia"/>
        </w:rPr>
        <w:t xml:space="preserve"> + CO</w:t>
      </w:r>
      <w:r w:rsidRPr="00887D9C">
        <w:rPr>
          <w:rFonts w:eastAsiaTheme="minorEastAsia"/>
          <w:vertAlign w:val="subscript"/>
        </w:rPr>
        <w:t>2</w:t>
      </w:r>
      <w:r>
        <w:rPr>
          <w:rFonts w:eastAsiaTheme="minorEastAsia"/>
        </w:rPr>
        <w:t xml:space="preserve"> media formulation</w:t>
      </w:r>
      <w:r w:rsidR="00F5100D">
        <w:rPr>
          <w:rFonts w:eastAsiaTheme="minorEastAsia"/>
        </w:rPr>
        <w:t xml:space="preserve"> supplemented with acetate (</w:t>
      </w:r>
      <w:proofErr w:type="spellStart"/>
      <w:r w:rsidR="00F5100D">
        <w:rPr>
          <w:rFonts w:eastAsiaTheme="minorEastAsia"/>
        </w:rPr>
        <w:t>McNA</w:t>
      </w:r>
      <w:proofErr w:type="spellEnd"/>
      <w:r w:rsidR="00F5100D">
        <w:rPr>
          <w:rFonts w:eastAsiaTheme="minorEastAsia"/>
        </w:rPr>
        <w:t xml:space="preserve"> medium)</w:t>
      </w:r>
      <w:r>
        <w:rPr>
          <w:rFonts w:eastAsiaTheme="minorEastAsia"/>
        </w:rPr>
        <w:t xml:space="preserve">.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1"/>
      <w:r>
        <w:t xml:space="preserve">Reconstruction </w:t>
      </w:r>
      <w:r w:rsidR="00920B05">
        <w:t>Statistics</w:t>
      </w:r>
      <w:commentRangeEnd w:id="1"/>
      <w:r w:rsidR="008270DA">
        <w:rPr>
          <w:rStyle w:val="CommentReference"/>
          <w:rFonts w:asciiTheme="minorHAnsi" w:eastAsiaTheme="minorHAnsi" w:hAnsiTheme="minorHAnsi" w:cstheme="minorBidi"/>
          <w:b w:val="0"/>
          <w:bCs w:val="0"/>
          <w:color w:val="auto"/>
        </w:rPr>
        <w:commentReference w:id="1"/>
      </w:r>
    </w:p>
    <w:p w14:paraId="180FA53C" w14:textId="1D8E725F"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2B42BB27" w14:textId="75F7CE59"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w:t>
      </w:r>
      <w:r w:rsidR="003730CF">
        <w:lastRenderedPageBreak/>
        <w:t>association</w:t>
      </w:r>
      <w:r w:rsidR="00650EC2">
        <w:t>. Th</w:t>
      </w:r>
      <w:r w:rsidR="00D43FEF">
        <w:t>i</w:t>
      </w:r>
      <w:r w:rsidR="00650EC2">
        <w:t xml:space="preserve">s </w:t>
      </w:r>
      <w:r w:rsidR="00D43FEF">
        <w:t xml:space="preserve">indicates </w:t>
      </w:r>
      <w:r w:rsidR="00F5100D">
        <w:t>that there is genetic evidence supporting the presence 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0116A5B6" w14:textId="0620E1D6"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w:t>
      </w:r>
      <w:proofErr w:type="gramStart"/>
      <w:r>
        <w:t>shows</w:t>
      </w:r>
      <w:proofErr w:type="gramEnd"/>
      <w:r>
        <w:t xml:space="preserve">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1AE06626" w:rsidR="004F28CF" w:rsidRDefault="00F52200" w:rsidP="007A2129">
      <w:pPr>
        <w:spacing w:line="480" w:lineRule="auto"/>
      </w:pPr>
      <w:r>
        <w:lastRenderedPageBreak/>
        <w:t>As an additional feature of our reconstruction, o</w:t>
      </w:r>
      <w:r w:rsidR="003730CF">
        <w:t>ur</w:t>
      </w:r>
      <w:r w:rsidR="00516D83">
        <w:t xml:space="preserve"> use of likelihood based gap filling not only </w:t>
      </w:r>
      <w:r>
        <w:t>filled network gaps</w:t>
      </w:r>
      <w:r w:rsidR="00516D83">
        <w:t xml:space="preserve"> but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novel metric of evaluating our confidence in the </w:t>
      </w:r>
      <w:r w:rsidR="003730CF">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168E3885"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membrane bound type heterodisulfide reductase 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6DBA03B4"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w:t>
      </w:r>
      <w:r>
        <w:lastRenderedPageBreak/>
        <w:t xml:space="preserve">methylotrophic methanogens and utilized methanophenazine, an electron carrier known to be absent from </w:t>
      </w:r>
      <w:r>
        <w:rPr>
          <w:i/>
        </w:rPr>
        <w:t>M. maripaludis</w:t>
      </w:r>
      <w:r>
        <w:t xml:space="preserve"> and other hydrogenotrophic methanogens. We replaced the 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2"/>
      <w:r>
        <w:t xml:space="preserve">This </w:t>
      </w:r>
      <w:r w:rsidR="004C3845">
        <w:t>case</w:t>
      </w:r>
      <w:r>
        <w:t xml:space="preserve">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commentRangeEnd w:id="2"/>
      <w:r w:rsidR="004C3845">
        <w:rPr>
          <w:rStyle w:val="CommentReference"/>
          <w:rFonts w:asciiTheme="minorHAnsi" w:hAnsiTheme="minorHAnsi"/>
        </w:rPr>
        <w:commentReference w:id="2"/>
      </w:r>
    </w:p>
    <w:p w14:paraId="61B6AC86" w14:textId="664D4934" w:rsidR="00713837" w:rsidRDefault="00EF5BC0" w:rsidP="00EF5BC0">
      <w:pPr>
        <w:spacing w:line="480" w:lineRule="auto"/>
      </w:pPr>
      <w:r>
        <w:t>To demonstrate the importance of ferredoxin reduction v</w:t>
      </w:r>
      <w:r w:rsidR="00713837">
        <w:t>ia bifurcation, we altered the existing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7323C4D9" w:rsidR="00EF5BC0" w:rsidRPr="00713837" w:rsidRDefault="00713837" w:rsidP="00EF5BC0">
      <w:pPr>
        <w:spacing w:line="480" w:lineRule="auto"/>
        <w:rPr>
          <w:rFonts w:eastAsiaTheme="minorEastAsia"/>
        </w:rPr>
      </w:pPr>
      <w:r>
        <w:t>We removed ferredoxin from this reaction, 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371FCE8B" w:rsidR="00105926" w:rsidRDefault="00713837" w:rsidP="00EF5BC0">
      <w:pPr>
        <w:spacing w:line="480" w:lineRule="auto"/>
      </w:pPr>
      <w:r>
        <w:t xml:space="preserve">This scenario represented </w:t>
      </w:r>
      <w:r w:rsidR="00105926">
        <w:t xml:space="preserve">a 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ork. Lack of model growth can be clearly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gradient to </w:t>
      </w:r>
      <w:r w:rsidR="00105926">
        <w:lastRenderedPageBreak/>
        <w:t>r</w:t>
      </w:r>
      <w:r w:rsidR="00853534">
        <w:t>educe ferredoxin on a 1:1 basis. S</w:t>
      </w:r>
      <w:r w:rsidR="00105926">
        <w:t xml:space="preserve">imilarly, </w:t>
      </w:r>
      <w:r w:rsidR="0080785B">
        <w:t>CO2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t>itionally, methanogenesis also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F5100D">
        <w:instrText xml:space="preserve"> ADDIN ZOTERO_ITEM CSL_CITATION {"citationID":"2dljuucmmq","properties":{"formattedCitation":"(33)","plainCitation":"(33)"},"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552A03" w:rsidRPr="00552A03">
        <w:rPr>
          <w:rFonts w:cs="Times New Roman"/>
        </w:rPr>
        <w:t>(33)</w:t>
      </w:r>
      <w:r w:rsidR="00853534">
        <w:fldChar w:fldCharType="end"/>
      </w:r>
      <w:r w:rsidR="00853534">
        <w:t xml:space="preserve">. </w:t>
      </w:r>
    </w:p>
    <w:p w14:paraId="1DE19B1E" w14:textId="2A4FD5F2" w:rsidR="00F877E6" w:rsidRPr="005C4FC4" w:rsidRDefault="00F877E6" w:rsidP="00EF5BC0">
      <w:pPr>
        <w:spacing w:line="480" w:lineRule="auto"/>
      </w:pPr>
      <w:commentRangeStart w:id="3"/>
      <w:r>
        <w:t>Taking</w:t>
      </w:r>
      <w:commentRangeEnd w:id="3"/>
      <w:r>
        <w:rPr>
          <w:rStyle w:val="CommentReference"/>
          <w:rFonts w:asciiTheme="minorHAnsi" w:hAnsiTheme="minorHAnsi"/>
        </w:rPr>
        <w:commentReference w:id="3"/>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F5100D">
        <w:instrText xml:space="preserve"> ADDIN ZOTERO_ITEM CSL_CITATION {"citationID":"mg5us3ref","properties":{"formattedCitation":"(42)","plainCitation":"(42)"},"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F5100D" w:rsidRPr="00F5100D">
        <w:rPr>
          <w:rFonts w:cs="Times New Roman"/>
        </w:rPr>
        <w:t>(42)</w:t>
      </w:r>
      <w:r w:rsidR="00276128">
        <w:fldChar w:fldCharType="end"/>
      </w:r>
      <w:r w:rsidR="00276128">
        <w:t xml:space="preserve">. This is in contrast to other methanogens such as </w:t>
      </w:r>
      <w:r w:rsidR="00276128">
        <w:rPr>
          <w:i/>
        </w:rPr>
        <w:t>Methanosarcina barkeri</w:t>
      </w:r>
      <w:r w:rsidR="00276128">
        <w:t xml:space="preserve">, which can subsist using solely the </w:t>
      </w:r>
      <w:proofErr w:type="spellStart"/>
      <w:r w:rsidR="00276128">
        <w:t>aceticlastic</w:t>
      </w:r>
      <w:proofErr w:type="spellEnd"/>
      <w:r w:rsidR="00276128">
        <w:t xml:space="preserve"> pathway </w:t>
      </w:r>
      <w:r w:rsidR="00276128">
        <w:fldChar w:fldCharType="begin"/>
      </w:r>
      <w:r w:rsidR="00F5100D">
        <w:instrText xml:space="preserve"> ADDIN ZOTERO_ITEM CSL_CITATION {"citationID":"1bs1pkv7m0","properties":{"formattedCitation":"(43)","plainCitation":"(43)"},"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F5100D" w:rsidRPr="00F5100D">
        <w:rPr>
          <w:rFonts w:cs="Times New Roman"/>
        </w:rPr>
        <w:t>(43)</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barkeri, </w:t>
      </w:r>
      <w:r w:rsidR="005C4FC4">
        <w:t xml:space="preserve">the aceticlastic 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as a sink for reduced ferredoxin, thus thrusting this reaction into a central role rather than an anaplerotic one. Indeed, w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 of bifurcation by limiting the magnitude of 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w:t>
      </w:r>
      <w:r w:rsidR="005C4FC4">
        <w:lastRenderedPageBreak/>
        <w:t xml:space="preserve">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p>
    <w:p w14:paraId="7511EAEE" w14:textId="55DC3864" w:rsidR="00EF5BC0" w:rsidRPr="00EF5BC0" w:rsidRDefault="00EF5BC0" w:rsidP="00853534">
      <w:pPr>
        <w:spacing w:line="480" w:lineRule="auto"/>
      </w:pPr>
      <w:commentRangeStart w:id="4"/>
      <w:r>
        <w:t>Interestingly</w:t>
      </w:r>
      <w:commentRangeEnd w:id="4"/>
      <w:r w:rsidR="00853534">
        <w:rPr>
          <w:rStyle w:val="CommentReference"/>
          <w:rFonts w:asciiTheme="minorHAnsi" w:hAnsiTheme="minorHAnsi"/>
        </w:rPr>
        <w:commentReference w:id="4"/>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F5100D">
        <w:instrText xml:space="preserve"> ADDIN ZOTERO_ITEM CSL_CITATION {"citationID":"2g2qvo6ckt","properties":{"formattedCitation":"(44)","plainCitation":"(44)"},"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F5100D" w:rsidRPr="00F5100D">
        <w:rPr>
          <w:rFonts w:cs="Times New Roman"/>
        </w:rPr>
        <w:t>(44)</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5"/>
      <w:r w:rsidR="00CF5D54">
        <w:t>ref</w:t>
      </w:r>
      <w:commentRangeEnd w:id="5"/>
      <w:r w:rsidR="00CF5D54">
        <w:rPr>
          <w:rStyle w:val="CommentReference"/>
          <w:rFonts w:asciiTheme="minorHAnsi" w:hAnsiTheme="minorHAnsi"/>
        </w:rPr>
        <w:commentReference w:id="5"/>
      </w:r>
      <w:r w:rsidR="00CF5D54">
        <w:t>}</w:t>
      </w:r>
      <w:r w:rsidR="00853534">
        <w:t>. Using this function</w:t>
      </w:r>
      <w:r>
        <w:t>, tightens the coupling between the aforementioned reactions by restricting them all to one pool of electron carriers and allows us to predict how ferredoxin specificity could change possible model flux distributions.</w:t>
      </w:r>
      <w:r w:rsidR="00692E06">
        <w:t xml:space="preserve"> In wild type simulations, this change has virtually no effect on predicted fluxes but could have notable impact on gene knockout predictions, particularly those involving reactions that utilize ferredoxin. </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7E11C4E4"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F5100D">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B65741" w:rsidRPr="00B65741">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F5100D">
        <w:instrText xml:space="preserve"> ADDIN ZOTERO_ITEM CSL_CITATION {"citationID":"2i84i863d3","properties":{"formattedCitation":"(45)","plainCitation":"(45)"},"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F5100D" w:rsidRPr="00F5100D">
        <w:rPr>
          <w:rFonts w:cs="Times New Roman"/>
        </w:rPr>
        <w:t>(45)</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F5100D">
        <w:instrText xml:space="preserve"> ADDIN ZOTERO_ITEM CSL_CITATION {"citationID":"1v1bfrvejb","properties":{"formattedCitation":"(46)","plainCitation":"(46)"},"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F5100D" w:rsidRPr="00F5100D">
        <w:rPr>
          <w:rFonts w:cs="Times New Roman"/>
        </w:rPr>
        <w:t>(46)</w:t>
      </w:r>
      <w:r w:rsidR="00F45312">
        <w:fldChar w:fldCharType="end"/>
      </w:r>
      <w:r w:rsidR="00F45312">
        <w:t xml:space="preserve">. These synthesis pathways, particularly those for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w:t>
      </w:r>
      <w:r>
        <w:lastRenderedPageBreak/>
        <w:t>including synthesis pathways for these metabolites</w:t>
      </w:r>
      <w:r w:rsidR="00EC4669">
        <w:t xml:space="preserve"> and adding them to our biomass composition</w:t>
      </w:r>
      <w:r>
        <w:t xml:space="preserve">. </w:t>
      </w:r>
      <w:r w:rsidR="00ED4618">
        <w:t xml:space="preserve">Although several of these pathways were completely included in the Model SEED database, </w:t>
      </w:r>
      <w:r w:rsidR="00692E06">
        <w:t xml:space="preserve">most were missing from the automated reconstruction draft and were added manually. </w:t>
      </w:r>
      <w:r w:rsidR="00EC4669">
        <w:t xml:space="preserve">Including these features in our reaction network and biomass definition distinguishes our </w:t>
      </w:r>
      <w:r w:rsidR="00692E06">
        <w:t>reconstruction</w:t>
      </w:r>
      <w:r w:rsidR="00EC4669">
        <w:t xml:space="preserve"> by incorporating multiple pathways that differentiate its metabolism from most other organisms.</w:t>
      </w:r>
    </w:p>
    <w:p w14:paraId="3A127E2B" w14:textId="2BE61D2A"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F5100D">
        <w:instrText xml:space="preserve"> ADDIN ZOTERO_ITEM CSL_CITATION {"citationID":"1pmtfiqdui","properties":{"formattedCitation":"(47)","plainCitation":"(47)"},"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F5100D" w:rsidRPr="00F5100D">
        <w:rPr>
          <w:rFonts w:cs="Times New Roman"/>
        </w:rPr>
        <w:t>(47)</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F5100D">
        <w:instrText xml:space="preserve"> ADDIN ZOTERO_ITEM CSL_CITATION {"citationID":"b0qbtb0ku","properties":{"formattedCitation":"(17)","plainCitation":"(17)"},"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552A03" w:rsidRPr="00552A03">
        <w:rPr>
          <w:rFonts w:cs="Times New Roman"/>
        </w:rPr>
        <w:t>(17)</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137EFBCF" w14:textId="4AF61000"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w:t>
      </w:r>
      <w:r>
        <w:lastRenderedPageBreak/>
        <w:t>metabolic model by imposing flux constraints on the network, enforcing mass balance on all metabolites, and optimizing to an objective function</w:t>
      </w:r>
      <w:r w:rsidR="00EC4669">
        <w:t xml:space="preserve"> (see Methods)</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2-limiting conditions and measured growth yields as described previously </w:t>
      </w:r>
      <w:r w:rsidR="00D56916">
        <w:fldChar w:fldCharType="begin"/>
      </w:r>
      <w:r w:rsidR="00F5100D">
        <w:instrText xml:space="preserve"> ADDIN ZOTERO_ITEM CSL_CITATION {"citationID":"vqfbkr6og","properties":{"formattedCitation":"(41)","plainCitation":"(41)"},"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F5100D" w:rsidRPr="00F5100D">
        <w:rPr>
          <w:rFonts w:cs="Times New Roman"/>
        </w:rPr>
        <w:t>(41)</w:t>
      </w:r>
      <w:r w:rsidR="00D56916">
        <w:fldChar w:fldCharType="end"/>
      </w:r>
      <w:r w:rsidR="00D56916">
        <w:t>, but varied our dilution rate to gather a range of different yield measurements. Cell density was assessed using optical density (OD</w:t>
      </w:r>
      <w:r w:rsidR="00D56916" w:rsidRPr="00D56916">
        <w:rPr>
          <w:vertAlign w:val="subscript"/>
        </w:rPr>
        <w:t>660</w:t>
      </w:r>
      <w:r w:rsidR="00D56916">
        <w:t xml:space="preserve">) </w:t>
      </w:r>
      <w:r w:rsidR="00966C6C">
        <w:t>and was previously reported as OD</w:t>
      </w:r>
      <w:r w:rsidR="00966C6C" w:rsidRPr="00966C6C">
        <w:rPr>
          <w:vertAlign w:val="subscript"/>
        </w:rPr>
        <w:t>660</w:t>
      </w:r>
      <w:r w:rsidR="00966C6C">
        <w:t>=1 corresponding to 0.34 mg(dry weight)</w:t>
      </w:r>
      <w:r w:rsidR="00966C6C">
        <w:rPr>
          <w:rFonts w:cs="Times New Roman"/>
        </w:rPr>
        <w:t>∙</w:t>
      </w:r>
      <w:r w:rsidR="00966C6C">
        <w:t>ml</w:t>
      </w:r>
      <w:r w:rsidR="00966C6C" w:rsidRPr="006A723F">
        <w:rPr>
          <w:vertAlign w:val="superscript"/>
        </w:rPr>
        <w:t>-1</w:t>
      </w:r>
      <w:r w:rsidR="00966C6C">
        <w:t xml:space="preserve"> </w:t>
      </w:r>
      <w:r w:rsidR="00966C6C">
        <w:fldChar w:fldCharType="begin"/>
      </w:r>
      <w:r w:rsidR="00F5100D">
        <w:instrText xml:space="preserve"> ADDIN ZOTERO_ITEM CSL_CITATION {"citationID":"asci2795q","properties":{"formattedCitation":"(34)","plainCitation":"(34)"},"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552A03" w:rsidRPr="00552A03">
        <w:rPr>
          <w:rFonts w:cs="Times New Roman"/>
        </w:rPr>
        <w:t>(34)</w:t>
      </w:r>
      <w:r w:rsidR="00966C6C">
        <w:fldChar w:fldCharType="end"/>
      </w:r>
      <w:r w:rsidR="00966C6C">
        <w:t>. W</w:t>
      </w:r>
      <w:r w:rsidR="00D56916">
        <w:t>e</w:t>
      </w:r>
      <w:r w:rsidR="00966C6C">
        <w:t xml:space="preserve"> were unsure of the efficacy of this value, thus we re-measured the correlation</w:t>
      </w:r>
      <w:r w:rsidR="00D56916">
        <w:t xml:space="preserve"> using a combination of centrifugation and vacuum filtering (see Methods). </w:t>
      </w:r>
      <w:r w:rsidR="00966C6C">
        <w:t xml:space="preserve">Based upon our calibration curve (see </w:t>
      </w:r>
      <w:commentRangeStart w:id="6"/>
      <w:r w:rsidR="00966C6C">
        <w:t xml:space="preserve">Supplementary </w:t>
      </w:r>
      <w:commentRangeEnd w:id="6"/>
      <w:r w:rsidR="00966C6C">
        <w:rPr>
          <w:rStyle w:val="CommentReference"/>
          <w:rFonts w:asciiTheme="minorHAnsi" w:hAnsiTheme="minorHAnsi"/>
        </w:rPr>
        <w:commentReference w:id="6"/>
      </w:r>
      <w:r w:rsidR="00966C6C">
        <w:t>Information)</w:t>
      </w:r>
      <w:r w:rsidR="00D56916">
        <w:t xml:space="preserve"> </w:t>
      </w:r>
      <w:r w:rsidR="00966C6C">
        <w:t>we determined that OD</w:t>
      </w:r>
      <w:r w:rsidR="00966C6C" w:rsidRPr="00966C6C">
        <w:rPr>
          <w:vertAlign w:val="subscript"/>
        </w:rPr>
        <w:t>660</w:t>
      </w:r>
      <w:r w:rsidR="00966C6C">
        <w:t xml:space="preserve">=1 corresponded to 0.49 </w:t>
      </w:r>
      <w:proofErr w:type="gramStart"/>
      <w:r w:rsidR="00966C6C">
        <w:t>mg(</w:t>
      </w:r>
      <w:proofErr w:type="gramEnd"/>
      <w:r w:rsidR="00966C6C">
        <w:t>dry weight)</w:t>
      </w:r>
      <w:r w:rsidR="00966C6C">
        <w:rPr>
          <w:rFonts w:cs="Times New Roman"/>
        </w:rPr>
        <w:t>∙</w:t>
      </w:r>
      <w:r w:rsidR="00966C6C">
        <w:t>ml</w:t>
      </w:r>
      <w:r w:rsidR="00966C6C" w:rsidRPr="006A723F">
        <w:rPr>
          <w:vertAlign w:val="superscript"/>
        </w:rPr>
        <w:t>-1</w:t>
      </w:r>
      <w:r w:rsidR="00966C6C">
        <w:t xml:space="preserve">. </w:t>
      </w:r>
    </w:p>
    <w:p w14:paraId="5937D85C" w14:textId="56E8C501" w:rsidR="00C82E52" w:rsidRDefault="00966C6C" w:rsidP="007A2129">
      <w:pPr>
        <w:spacing w:line="480" w:lineRule="auto"/>
      </w:pPr>
      <w:r>
        <w:t>Using our calibrated cell density value, we calculated 7 steady state methane evolution and growth rates during H</w:t>
      </w:r>
      <w:r w:rsidRPr="00966C6C">
        <w:rPr>
          <w:vertAlign w:val="subscript"/>
        </w:rPr>
        <w:t>2</w:t>
      </w:r>
      <w:r>
        <w:t>-limited growth.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also vary considerably in response to model ATP maintenance energies </w:t>
      </w:r>
      <w:r w:rsidR="00B65741">
        <w:fldChar w:fldCharType="begin"/>
      </w:r>
      <w:r w:rsidR="00F5100D">
        <w:instrText xml:space="preserve"> ADDIN ZOTERO_ITEM CSL_CITATION {"citationID":"uin4blve5","properties":{"formattedCitation":"(48)","plainCitation":"(48)"},"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276128" w:rsidRPr="00276128">
        <w:rPr>
          <w:rFonts w:cs="Times New Roman"/>
        </w:rPr>
        <w:t>(48)</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see Methods). As shown by Figure 2, using this method allowed us to essentially test our model’s growth yield predictions </w:t>
      </w:r>
      <w:r w:rsidR="00B65741">
        <w:lastRenderedPageBreak/>
        <w:t>on 8 separate test points. Furthermore, our model consistently predicted growth yields within close range of measured values, particularly for lower growth rates (&lt;0.08 h</w:t>
      </w:r>
      <w:r w:rsidR="00B65741" w:rsidRPr="00B65741">
        <w:rPr>
          <w:vertAlign w:val="superscript"/>
        </w:rPr>
        <w:t>-1</w:t>
      </w:r>
      <w:r w:rsidR="00B65741">
        <w:t>).</w:t>
      </w:r>
    </w:p>
    <w:p w14:paraId="0BEB1A4A" w14:textId="45818D3E" w:rsidR="00650EC2" w:rsidRDefault="00B65741" w:rsidP="007A2129">
      <w:pPr>
        <w:spacing w:line="480" w:lineRule="auto"/>
      </w:pPr>
      <w:r>
        <w:t xml:space="preserve">Following our LOOCV growth yield analysis, we used </w:t>
      </w:r>
      <w:r w:rsidR="00552A03">
        <w:t>the</w:t>
      </w:r>
      <w:r>
        <w:t xml:space="preserve">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F5100D">
        <w:rPr>
          <w:i/>
        </w:rPr>
        <w:instrText xml:space="preserve"> ADDIN ZOTERO_ITEM CSL_CITATION {"citationID":"Bcn0Pkvz","properties":{"formattedCitation":"(49)","plainCitation":"(49)"},"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276128" w:rsidRPr="00276128">
        <w:rPr>
          <w:rFonts w:cs="Times New Roman"/>
        </w:rPr>
        <w:t>(49)</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GAM and NGAM values to</w:t>
      </w:r>
      <w:r w:rsidR="008D38C6">
        <w:t xml:space="preserve"> </w:t>
      </w:r>
      <w:r w:rsidR="006B3255">
        <w:t>169.9 and 5.0</w:t>
      </w:r>
      <w:r w:rsidR="005B4979">
        <w:t xml:space="preserve"> (mmol per grams [cell mass]), respectively. </w:t>
      </w:r>
      <w:r w:rsidR="00066B7A">
        <w:t xml:space="preserve">Notably, these maintenance values are much higher than those in other methanogen models; for example, </w:t>
      </w:r>
      <w:r w:rsidR="00552A03">
        <w:t xml:space="preserve">fellow methanogen </w:t>
      </w:r>
      <w:r w:rsidR="00066B7A">
        <w:rPr>
          <w:i/>
        </w:rPr>
        <w:t xml:space="preserve">Methanosarcina barkeri </w:t>
      </w:r>
      <w:r w:rsidR="00552A03">
        <w:t>was</w:t>
      </w:r>
      <w:r w:rsidR="00066B7A">
        <w:t xml:space="preserve"> reported to have a GAM of</w:t>
      </w:r>
      <w:r w:rsidR="00552A03">
        <w:t xml:space="preserve"> </w:t>
      </w:r>
      <w:r w:rsidR="00066B7A">
        <w:t>65.00 (mmol per grams [cell mass]),</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 xml:space="preserve">observed differences in growth yield for these organisms during hydrogenotrophic growth. Using the same formula for growth yield </w:t>
      </w:r>
      <w:r w:rsidR="00D3056C">
        <w:t xml:space="preserve">in each case </w:t>
      </w:r>
      <w:r w:rsidR="006B3255">
        <w:t xml:space="preserve">at nearly identical doubling times of 12 h, </w:t>
      </w:r>
      <w:r w:rsidR="006B3255">
        <w:rPr>
          <w:i/>
        </w:rPr>
        <w:t xml:space="preserve">M. barkeri </w:t>
      </w:r>
      <w:r w:rsidR="006B3255">
        <w:t xml:space="preserve">reportedly grew at a yield of </w:t>
      </w:r>
      <w:r w:rsidR="00D3056C">
        <w:t>about 7.35 g(dry weight)</w:t>
      </w:r>
      <w:r w:rsidR="00D3056C">
        <w:rPr>
          <w:rFonts w:cs="Times New Roman"/>
        </w:rPr>
        <w:t>∙</w:t>
      </w:r>
      <w:r w:rsidR="00D3056C">
        <w:t>mol CH</w:t>
      </w:r>
      <w:r w:rsidR="00D3056C" w:rsidRPr="00D3056C">
        <w:rPr>
          <w:vertAlign w:val="subscript"/>
        </w:rPr>
        <w:t>4</w:t>
      </w:r>
      <w:r w:rsidR="00D3056C" w:rsidRPr="006A723F">
        <w:rPr>
          <w:vertAlign w:val="superscript"/>
        </w:rPr>
        <w:t>-1</w:t>
      </w:r>
      <w:r w:rsidR="00D3056C">
        <w:t xml:space="preserve"> and </w:t>
      </w:r>
      <w:r w:rsidR="00D3056C">
        <w:rPr>
          <w:i/>
        </w:rPr>
        <w:t xml:space="preserve">M. maripaludis </w:t>
      </w:r>
      <w:r w:rsidR="00D3056C">
        <w:t xml:space="preserve">grew at a </w:t>
      </w:r>
      <w:commentRangeStart w:id="7"/>
      <w:r w:rsidR="00D3056C">
        <w:t>yield</w:t>
      </w:r>
      <w:commentRangeEnd w:id="7"/>
      <w:r w:rsidR="00C51ABC">
        <w:rPr>
          <w:rStyle w:val="CommentReference"/>
          <w:rFonts w:asciiTheme="minorHAnsi" w:hAnsiTheme="minorHAnsi"/>
        </w:rPr>
        <w:commentReference w:id="7"/>
      </w:r>
      <w:r w:rsidR="00D3056C">
        <w:t xml:space="preserve"> of about 2.40 g(dry weight)</w:t>
      </w:r>
      <w:r w:rsidR="00D3056C">
        <w:rPr>
          <w:rFonts w:cs="Times New Roman"/>
        </w:rPr>
        <w:t>∙</w:t>
      </w:r>
      <w:r w:rsidR="00D3056C">
        <w:t>mol CH</w:t>
      </w:r>
      <w:r w:rsidR="00D3056C" w:rsidRPr="00D3056C">
        <w:rPr>
          <w:vertAlign w:val="subscript"/>
        </w:rPr>
        <w:t>4</w:t>
      </w:r>
      <w:r w:rsidR="00D3056C" w:rsidRPr="006A723F">
        <w:rPr>
          <w:vertAlign w:val="superscript"/>
        </w:rPr>
        <w:t>-1</w:t>
      </w:r>
      <w:r w:rsidR="00D3056C">
        <w:t xml:space="preserve">, or about 33%. Thus, our high GAM requirement reflects observed differences in growth data when comparing to a methylotrophic methanogen. </w:t>
      </w:r>
      <w:r w:rsidR="00435253">
        <w:t xml:space="preserve">Though growth yield validation is not an absolute measure of model performance, our model’s ability to closely reproduce experimental results </w:t>
      </w:r>
      <w:r w:rsidR="00243CF0">
        <w:t xml:space="preserve">in a LOOCV setting that mitigated </w:t>
      </w:r>
      <w:r w:rsidR="00435253">
        <w:t xml:space="preserve">overfitting suggested a high propensity for generating viable growth predictions. This result bodes well for our model’s utility as a predictive tool as we look to use it to generate quantitatively feasible growth hypotheses for novel strain designs. </w:t>
      </w:r>
    </w:p>
    <w:p w14:paraId="353B564A" w14:textId="032F8468" w:rsidR="00243CF0" w:rsidRDefault="00AD6208" w:rsidP="007A2129">
      <w:pPr>
        <w:spacing w:line="480" w:lineRule="auto"/>
      </w:pPr>
      <w:r>
        <w:lastRenderedPageBreak/>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F5100D">
        <w:rPr>
          <w:i/>
        </w:rPr>
        <w:instrText xml:space="preserve"> ADDIN ZOTERO_ITEM CSL_CITATION {"citationID":"26th8g5t52","properties":{"formattedCitation":"(50)","plainCitation":"(50)"},"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76128" w:rsidRPr="00276128">
        <w:rPr>
          <w:rFonts w:cs="Times New Roman"/>
        </w:rPr>
        <w:t>(50)</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F5100D">
        <w:rPr>
          <w:i/>
        </w:rPr>
        <w:instrText xml:space="preserve"> ADDIN ZOTERO_ITEM CSL_CITATION {"citationID":"289b8k3usl","properties":{"formattedCitation":"(51)","plainCitation":"(51)"},"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76128" w:rsidRPr="00276128">
        <w:rPr>
          <w:rFonts w:cs="Times New Roman"/>
        </w:rPr>
        <w:t>(51)</w:t>
      </w:r>
      <w:r w:rsidR="001E6ABD">
        <w:rPr>
          <w:i/>
        </w:rPr>
        <w:fldChar w:fldCharType="end"/>
      </w:r>
      <w:r w:rsidR="00243CF0">
        <w:t xml:space="preserve"> and provided a “first pass” test set for gene essentiality. This dataset contained 4 different libraries with gene essentiality predictions in defined media, thus genes were predicted to be essential in 0-4 cases. </w:t>
      </w:r>
      <w:commentRangeStart w:id="8"/>
      <w:r w:rsidR="00243CF0">
        <w:t xml:space="preserve">We tested against this set four times using different essentiality thresholds; e.g. “Case 4” counted a gene in the dataset as </w:t>
      </w:r>
      <w:r w:rsidR="00756FF0">
        <w:t xml:space="preserve">essential only if it was predicted as essential in all 4 libraries, “Case 1” counted a gene in the dataset as essential if it was predicted as essential in at least 1 library. </w:t>
      </w:r>
      <w:r w:rsidR="00243CF0">
        <w:t>The iMR540 reconstruction shared 542 genes with this dataset</w:t>
      </w:r>
      <w:r w:rsidR="00756FF0">
        <w:t xml:space="preserve">, thus we were able to compare gene essentiality predictions across nearly the entire model. As shown in Figure 3, our model’s predictive accuracy in the four cases ranged from 61.8-65.7% and our Matthew’s Correlation Coefficient (MCC) ranged from 0.289-0.331. Predictive accuracy was maximized in the “Case 3” dataset whereas MCC was highest for “Case 2”, a small discrepancy in metrics that reflects less frequent prediction of false negative outcomes when total negative outcomes are increased. </w:t>
      </w:r>
      <w:commentRangeEnd w:id="8"/>
      <w:r w:rsidR="00756FF0">
        <w:rPr>
          <w:rStyle w:val="CommentReference"/>
          <w:rFonts w:asciiTheme="minorHAnsi" w:hAnsiTheme="minorHAnsi"/>
        </w:rPr>
        <w:commentReference w:id="8"/>
      </w:r>
      <w:r w:rsidR="00756FF0">
        <w:t xml:space="preserve">Overall, these metrics show a slight positive correlation between essentiality index predictions and gene essentiality predictions from out model. However, essentiality index is disparate from </w:t>
      </w:r>
      <w:r w:rsidR="005652C8">
        <w:t xml:space="preserve">gene knockout data, thus even though this dataset provided a broad assessment of our model’s </w:t>
      </w:r>
      <w:r w:rsidR="005652C8">
        <w:lastRenderedPageBreak/>
        <w:t xml:space="preserve">ability to predict gene essentiality, it does not provide the same clear picture as actual knockout experiments. </w:t>
      </w:r>
    </w:p>
    <w:p w14:paraId="3A8609F4" w14:textId="078E20ED" w:rsidR="009F4D6C" w:rsidRDefault="005652C8" w:rsidP="007A2129">
      <w:pPr>
        <w:spacing w:line="480" w:lineRule="auto"/>
      </w:pPr>
      <w:r>
        <w:t xml:space="preserve">For </w:t>
      </w:r>
      <w:r>
        <w:rPr>
          <w:i/>
        </w:rPr>
        <w:t>M. maripaludis</w:t>
      </w:r>
      <w:r w:rsidR="00F42364">
        <w:t xml:space="preserve">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F5100D">
        <w:instrText xml:space="preserve"> ADDIN ZOTERO_ITEM CSL_CITATION {"citationID":"pNaGrqI1","properties":{"formattedCitation":"{\\rtf (32\\uc0\\u8211{}37)}","plainCitation":"(32–37)"},"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552A03" w:rsidRPr="00552A03">
        <w:rPr>
          <w:rFonts w:cs="Times New Roman"/>
          <w:szCs w:val="24"/>
        </w:rPr>
        <w:t>(32–37)</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55C425A" w14:textId="0305DFCD" w:rsidR="00650EC2" w:rsidRDefault="00F42364" w:rsidP="007A2129">
      <w:pPr>
        <w:spacing w:line="480" w:lineRule="auto"/>
      </w:pPr>
      <w:r>
        <w:t xml:space="preserve">It is also worth noting that all </w:t>
      </w:r>
      <w:r w:rsidR="004D13B8">
        <w:t xml:space="preserve">3 incorrect predictions </w:t>
      </w:r>
      <w:r w:rsidR="005652C8">
        <w:t>have similar</w:t>
      </w:r>
      <w:r w:rsidR="004D13B8">
        <w:t xml:space="preserve"> bases</w:t>
      </w:r>
      <w:r w:rsidR="005652C8">
        <w:t xml:space="preserve"> in the model</w:t>
      </w:r>
      <w:r w:rsidR="004D13B8">
        <w:t xml:space="preserve">. In these cases, knockouts of 5 or 6 hydrogenases are </w:t>
      </w:r>
      <w:r w:rsidR="005652C8">
        <w:t xml:space="preserve">experimentally found to be </w:t>
      </w:r>
      <w:r w:rsidR="004D13B8">
        <w:t>lethal in formate-grown cells</w:t>
      </w:r>
      <w:r w:rsidR="005652C8">
        <w:t>, yet our model predicts these knockouts to be non-lethal. The reason for this disagreement lies in acetyl-CoA synthase (ACS), which ordinarily works with carbon monoxide dehydrogenase (CODH)</w:t>
      </w:r>
      <w:r w:rsidR="004D13B8">
        <w:t xml:space="preserve"> </w:t>
      </w:r>
      <w:r w:rsidR="005652C8">
        <w:t>to synthesize biosynthetic equivalents of acetyl-CoA from 5-Methyl-H</w:t>
      </w:r>
      <w:r w:rsidR="005652C8" w:rsidRPr="005652C8">
        <w:rPr>
          <w:vertAlign w:val="subscript"/>
        </w:rPr>
        <w:t>4</w:t>
      </w:r>
      <w:r w:rsidR="005652C8">
        <w:t xml:space="preserve">MPT using electrons from ferredoxin. During a 5- or 6-hydrogenase knockout, </w:t>
      </w:r>
      <w:r w:rsidR="005652C8">
        <w:rPr>
          <w:i/>
        </w:rPr>
        <w:t xml:space="preserve">M. maripaludis </w:t>
      </w:r>
      <w:r w:rsidR="005652C8">
        <w:t xml:space="preserve">loses its ability to generate anaplerotic ferredoxin from </w:t>
      </w:r>
      <w:proofErr w:type="spellStart"/>
      <w:r w:rsidR="005652C8">
        <w:t>Eha</w:t>
      </w:r>
      <w:proofErr w:type="spellEnd"/>
      <w:r w:rsidR="005652C8">
        <w:t>/</w:t>
      </w:r>
      <w:proofErr w:type="spellStart"/>
      <w:r w:rsidR="005652C8">
        <w:t>Ehb</w:t>
      </w:r>
      <w:proofErr w:type="spellEnd"/>
      <w:r w:rsidR="005652C8">
        <w:t xml:space="preserve"> hydrogenase, but in iMR540 this is supplemented by the ACS-CODH complex working in reverse to reduce ferredoxin by oxidizing acetyl-coA. This reverse pathway is made possible by a predicted alternate acetyl-coA </w:t>
      </w:r>
      <w:r w:rsidR="005652C8">
        <w:lastRenderedPageBreak/>
        <w:t xml:space="preserve">synthesis pathway </w:t>
      </w:r>
      <w:r w:rsidR="00557844">
        <w:t xml:space="preserve">from glycine, in which glycine can be converted to acetyl-coA through acetate. </w:t>
      </w:r>
      <w:r w:rsidR="00C70679">
        <w:t>Notably,</w:t>
      </w:r>
      <w:r w:rsidR="00557844">
        <w:t xml:space="preserve"> this alternate route cannot provide the same growt</w:t>
      </w:r>
      <w:r w:rsidR="00C70679">
        <w:t xml:space="preserve">h yield as the wild type strain but is </w:t>
      </w:r>
      <w:r w:rsidR="00557844">
        <w:t>pre</w:t>
      </w:r>
      <w:r w:rsidR="00C70679">
        <w:t>dicted to be sufficient for preventing complete</w:t>
      </w:r>
      <w:r w:rsidR="00557844">
        <w:t xml:space="preserve"> lethality. This alternate pathway, which was added from </w:t>
      </w:r>
      <w:proofErr w:type="spellStart"/>
      <w:r w:rsidR="00557844">
        <w:t>Kbase</w:t>
      </w:r>
      <w:proofErr w:type="spellEnd"/>
      <w:r w:rsidR="00557844">
        <w:t xml:space="preserve"> during the automated reconstruction process, provides an interesting target for further experiments and we are currently investigating its potential as an alternative acetyl-coA synthesis pathway.</w:t>
      </w:r>
    </w:p>
    <w:p w14:paraId="5C3276FB" w14:textId="77777777" w:rsidR="00992E1B" w:rsidRDefault="00992E1B" w:rsidP="00992E1B">
      <w:pPr>
        <w:pStyle w:val="Heading2"/>
      </w:pPr>
      <w:r>
        <w:t>Thermodynamic Calculations</w:t>
      </w:r>
    </w:p>
    <w:p w14:paraId="328C7F12" w14:textId="6144B226" w:rsidR="006D6FE3" w:rsidRDefault="00992E1B" w:rsidP="00992E1B">
      <w:pPr>
        <w:spacing w:line="480" w:lineRule="auto"/>
      </w:pPr>
      <w:r>
        <w:t xml:space="preserve">Free energy plays a key role in biochemistry as all biological systems must have a sufficiently low overall free energy to support </w:t>
      </w:r>
      <w:commentRangeStart w:id="9"/>
      <w:r>
        <w:t>growth</w:t>
      </w:r>
      <w:commentRangeEnd w:id="9"/>
      <w:r w:rsidR="005C589C">
        <w:rPr>
          <w:rStyle w:val="CommentReference"/>
          <w:rFonts w:asciiTheme="minorHAnsi" w:hAnsiTheme="minorHAnsi"/>
        </w:rPr>
        <w:commentReference w:id="9"/>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F5100D">
        <w:instrText xml:space="preserve"> ADDIN ZOTERO_ITEM CSL_CITATION {"citationID":"2p3t5qv1lr","properties":{"formattedCitation":"(21)","plainCitation":"(21)"},"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552A03" w:rsidRPr="00552A03">
        <w:rPr>
          <w:rFonts w:cs="Times New Roman"/>
        </w:rPr>
        <w:t>(21)</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F5100D">
        <w:instrText xml:space="preserve"> ADDIN ZOTERO_ITEM CSL_CITATION {"citationID":"f23h5d5rc","properties":{"formattedCitation":"(22)","plainCitation":"(22)"},"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552A03" w:rsidRPr="00552A03">
        <w:rPr>
          <w:rFonts w:cs="Times New Roman"/>
        </w:rPr>
        <w:t>(22)</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0"/>
      <w:r w:rsidR="006D6FE3">
        <w:t>itself</w:t>
      </w:r>
      <w:commentRangeEnd w:id="10"/>
      <w:r w:rsidR="00967F47">
        <w:rPr>
          <w:rStyle w:val="CommentReference"/>
          <w:rFonts w:asciiTheme="minorHAnsi" w:hAnsiTheme="minorHAnsi"/>
        </w:rPr>
        <w:commentReference w:id="10"/>
      </w:r>
      <w:r w:rsidR="006D6FE3">
        <w:t xml:space="preserve">. </w:t>
      </w:r>
    </w:p>
    <w:p w14:paraId="42919EC9" w14:textId="2D59F85D" w:rsidR="00992E1B" w:rsidRDefault="006D6FE3" w:rsidP="007A2129">
      <w:pPr>
        <w:spacing w:line="480" w:lineRule="auto"/>
      </w:pPr>
      <w:r>
        <w:lastRenderedPageBreak/>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F5100D">
        <w:instrText xml:space="preserve"> ADDIN ZOTERO_ITEM CSL_CITATION {"citationID":"1dpvgoc3al","properties":{"formattedCitation":"(20)","plainCitation":"(20)"},"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552A03" w:rsidRPr="00552A03">
        <w:rPr>
          <w:rFonts w:cs="Times New Roman"/>
        </w:rPr>
        <w:t>(20)</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6CA3AFC4" w:rsidR="00B36C33" w:rsidRDefault="00603980" w:rsidP="00B36C33">
      <w:pPr>
        <w:pStyle w:val="Heading2"/>
      </w:pPr>
      <w:r>
        <w:t>Reconstruction and Model</w:t>
      </w:r>
      <w:r w:rsidR="00B36C33">
        <w:t xml:space="preserve"> </w:t>
      </w:r>
      <w:r w:rsidR="001637CD">
        <w:t xml:space="preserve">Availability </w:t>
      </w:r>
      <w:r w:rsidR="00967F47">
        <w:rPr>
          <w:rStyle w:val="CommentReference"/>
          <w:rFonts w:asciiTheme="minorHAnsi" w:eastAsiaTheme="minorHAnsi" w:hAnsiTheme="minorHAnsi" w:cstheme="minorBidi"/>
          <w:b w:val="0"/>
          <w:bCs w:val="0"/>
          <w:color w:val="auto"/>
        </w:rPr>
        <w:commentReference w:id="11"/>
      </w:r>
    </w:p>
    <w:p w14:paraId="3F60C21B" w14:textId="1FB9FFF3"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F5100D">
        <w:instrText xml:space="preserve"> ADDIN ZOTERO_ITEM CSL_CITATION {"citationID":"2q74n3gsc3","properties":{"formattedCitation":"(30)","plainCitation":"(30)"},"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552A03" w:rsidRPr="00552A03">
        <w:rPr>
          <w:rFonts w:cs="Times New Roman"/>
        </w:rPr>
        <w:t>(30)</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F5100D">
        <w:instrText xml:space="preserve"> ADDIN ZOTERO_ITEM CSL_CITATION {"citationID":"ousa9qvtq","properties":{"formattedCitation":"(52)","plainCitation":"(52)"},"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276128" w:rsidRPr="00276128">
        <w:rPr>
          <w:rFonts w:cs="Times New Roman"/>
        </w:rPr>
        <w:t>(52)</w:t>
      </w:r>
      <w:r w:rsidR="00557844">
        <w:fldChar w:fldCharType="end"/>
      </w:r>
      <w:r w:rsidR="00557844">
        <w:t xml:space="preserve"> and </w:t>
      </w:r>
      <w:r w:rsidR="00992E1B">
        <w:t>KEGG</w:t>
      </w:r>
      <w:r w:rsidR="00322F94">
        <w:t xml:space="preserve"> identifiers </w:t>
      </w:r>
      <w:r w:rsidR="00322F94">
        <w:fldChar w:fldCharType="begin"/>
      </w:r>
      <w:r w:rsidR="00F5100D">
        <w:instrText xml:space="preserve"> ADDIN ZOTERO_ITEM CSL_CITATION {"citationID":"1o8214b19b","properties":{"formattedCitation":"(24)","plainCitation":"(24)"},"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552A03" w:rsidRPr="00552A03">
        <w:rPr>
          <w:rFonts w:cs="Times New Roman"/>
        </w:rPr>
        <w:t>(24)</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740DE17B"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F5100D">
        <w:instrText xml:space="preserve"> ADDIN ZOTERO_ITEM CSL_CITATION {"citationID":"mvn2s0n0e","properties":{"formattedCitation":"(53)","plainCitation":"(53)"},"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76128" w:rsidRPr="00276128">
        <w:rPr>
          <w:rFonts w:cs="Times New Roman"/>
        </w:rPr>
        <w:t>(53)</w:t>
      </w:r>
      <w:r w:rsidR="00322F94">
        <w:fldChar w:fldCharType="end"/>
      </w:r>
      <w:r w:rsidR="00322F94">
        <w:t>; thus, we have included our reaction network in SBML</w:t>
      </w:r>
      <w:r w:rsidR="00557844">
        <w:t xml:space="preserve"> level 2, </w:t>
      </w:r>
      <w:r w:rsidR="00557844">
        <w:lastRenderedPageBreak/>
        <w:t>the highest version currently su</w:t>
      </w:r>
      <w:r w:rsidR="00F877E6">
        <w:t xml:space="preserve">pported by the COBRA Toolbox </w:t>
      </w:r>
      <w:r w:rsidR="00557844">
        <w:fldChar w:fldCharType="begin"/>
      </w:r>
      <w:r w:rsidR="00F5100D">
        <w:instrText xml:space="preserve"> ADDIN ZOTERO_ITEM CSL_CITATION {"citationID":"2or91em3fk","properties":{"formattedCitation":"(29)","plainCitation":"(29)"},"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552A03" w:rsidRPr="00552A03">
        <w:rPr>
          <w:rFonts w:cs="Times New Roman"/>
        </w:rPr>
        <w:t>(29)</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commentRangeStart w:id="12"/>
      <w:r>
        <w:t>Discussion</w:t>
      </w:r>
      <w:commentRangeEnd w:id="12"/>
      <w:r w:rsidR="003B00CF">
        <w:rPr>
          <w:rStyle w:val="CommentReference"/>
          <w:rFonts w:asciiTheme="minorHAnsi" w:eastAsiaTheme="minorHAnsi" w:hAnsiTheme="minorHAnsi" w:cstheme="minorBidi"/>
          <w:b w:val="0"/>
          <w:bCs w:val="0"/>
          <w:color w:val="auto"/>
        </w:rPr>
        <w:commentReference w:id="12"/>
      </w:r>
    </w:p>
    <w:p w14:paraId="63E23DC8" w14:textId="5FD0E2F2" w:rsidR="00CF4E3A" w:rsidRDefault="00A512C1" w:rsidP="007A2129">
      <w:pPr>
        <w:spacing w:line="480" w:lineRule="auto"/>
      </w:pPr>
      <w:r>
        <w:t xml:space="preserve">Metabolic reconstructions provide us with a computational approach to studying the complexity of genome-scale biochemistry. With </w:t>
      </w:r>
      <w:r w:rsidR="00B25F12">
        <w:t>iMR540</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3"/>
      <w:r w:rsidR="00CF4E3A">
        <w:t>model</w:t>
      </w:r>
      <w:commentRangeEnd w:id="13"/>
      <w:r w:rsidR="00CF4E3A">
        <w:t xml:space="preserve">. </w:t>
      </w:r>
      <w:r w:rsidR="00CF4E3A">
        <w:rPr>
          <w:rStyle w:val="CommentReference"/>
          <w:rFonts w:asciiTheme="minorHAnsi" w:hAnsiTheme="minorHAnsi"/>
        </w:rPr>
        <w:commentReference w:id="13"/>
      </w:r>
    </w:p>
    <w:p w14:paraId="7BEEF50C" w14:textId="204DEEBB" w:rsidR="00CF4F3E" w:rsidRDefault="00CF4E3A" w:rsidP="007A2129">
      <w:pPr>
        <w:spacing w:line="480" w:lineRule="auto"/>
      </w:pPr>
      <w:r>
        <w:lastRenderedPageBreak/>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64AA0910" w14:textId="1A8365E7" w:rsidR="00CD20A3" w:rsidRDefault="00CD20A3" w:rsidP="007A2129">
      <w:pPr>
        <w:spacing w:line="480" w:lineRule="auto"/>
      </w:pPr>
      <w:r>
        <w:lastRenderedPageBreak/>
        <w:t xml:space="preserve">Along these lines, it is crucial to recognize that our reconstruction is by no means a finished product and must be expanded and improved in the future. It is a common fallacy to believe that any model, particularly one that focuses solely on one aspect of a biological system, can be relied upon to produce quantitatively accurate </w:t>
      </w:r>
      <w:r w:rsidR="00DA7656">
        <w:t xml:space="preserve">growth </w:t>
      </w:r>
      <w:r>
        <w:t>predi</w:t>
      </w:r>
      <w:r w:rsidR="00DA7656">
        <w:t xml:space="preserve">ctions, particularly when using a model as a platform for strain design. The iMR540 reconstruction contains many of the most crucial areas of metabolism and thus captures the majority of known metabolism, but there is far more about this organism that remains unknown and that therefore remains unpredictable through merely metabolic means. For example, </w:t>
      </w:r>
      <w:r w:rsidR="00DA7656">
        <w:rPr>
          <w:i/>
        </w:rPr>
        <w:t xml:space="preserve">M. maripaludis </w:t>
      </w:r>
      <w:r w:rsidR="00DA7656">
        <w:t>cannot grow on acetate alone, yet it can take up acetate and use it as a supplementary carbon source for growth if also given formate or H</w:t>
      </w:r>
      <w:r w:rsidR="00DA7656" w:rsidRPr="00DA7656">
        <w:rPr>
          <w:vertAlign w:val="subscript"/>
        </w:rPr>
        <w:t>2</w:t>
      </w:r>
      <w:r w:rsidR="00DA7656">
        <w:t>+CO</w:t>
      </w:r>
      <w:r w:rsidR="00DA7656" w:rsidRPr="00DA7656">
        <w:rPr>
          <w:vertAlign w:val="subscript"/>
        </w:rPr>
        <w:t>2</w:t>
      </w:r>
      <w:r w:rsidR="00DA7656">
        <w:t xml:space="preserve">. Through the metabolic lens of iMR540, we predict that </w:t>
      </w:r>
      <w:r w:rsidR="00DA7656">
        <w:rPr>
          <w:i/>
        </w:rPr>
        <w:t xml:space="preserve">M. maripaludis </w:t>
      </w:r>
      <w:r w:rsidR="00DA7656">
        <w:t xml:space="preserve">should be able to achieve </w:t>
      </w:r>
      <w:proofErr w:type="spellStart"/>
      <w:r w:rsidR="00DA7656">
        <w:t>acetotrophic</w:t>
      </w:r>
      <w:proofErr w:type="spellEnd"/>
      <w:r w:rsidR="00DA7656">
        <w:t xml:space="preserve"> growth, yet this plainly goes against empirical evidence to this point. This example illustrates two salient points as they relate to this and other reconstructions. </w:t>
      </w:r>
    </w:p>
    <w:p w14:paraId="70983703" w14:textId="15882FFB" w:rsidR="00DA7656" w:rsidRPr="00DA7656" w:rsidRDefault="00DA7656" w:rsidP="007A2129">
      <w:pPr>
        <w:spacing w:line="480" w:lineRule="auto"/>
      </w:pPr>
      <w:r>
        <w:t xml:space="preserve">Firstly, we emphasize again that this reconstruction is a living network, meant not as a final product but as the first iteration of a malleable entity. The answer to biological quandaries such as the inability of </w:t>
      </w:r>
      <w:r>
        <w:rPr>
          <w:i/>
        </w:rPr>
        <w:t xml:space="preserve">M. maripaludis </w:t>
      </w:r>
      <w:r>
        <w:t xml:space="preserve">to grow on acetate alone may or may not lie in a purely metabolic model, but careful manual additions to our </w:t>
      </w:r>
      <w:r w:rsidR="008314CD">
        <w:t>reconstruction can only enrich</w:t>
      </w:r>
      <w:r>
        <w:t xml:space="preserve"> our understanding of metabolism and help us resolve how this system fits with </w:t>
      </w:r>
      <w:r w:rsidR="008314CD">
        <w:t xml:space="preserve">transcriptional regulation and other systems within the cell. Secondly, we stress that quantitative model predictions should very rarely, if ever, be taken as absolutes in and of themselves. It is particularly tempting to examine predicted model flux distributions and to declare an individual distribution or range of distributions as what is expected out of the actual organism. In reality, a metabolic model’s power lies in predicting the scope of what we believe is metabolically possible, not what will actually happen in a living </w:t>
      </w:r>
      <w:proofErr w:type="gramStart"/>
      <w:r w:rsidR="008314CD">
        <w:t>system.</w:t>
      </w:r>
      <w:proofErr w:type="gramEnd"/>
      <w:r w:rsidR="008314CD">
        <w:t xml:space="preserve"> Thus, we </w:t>
      </w:r>
      <w:r w:rsidR="00347F50">
        <w:t xml:space="preserve">expect that future modelers </w:t>
      </w:r>
      <w:r w:rsidR="00347F50">
        <w:lastRenderedPageBreak/>
        <w:t xml:space="preserve">will </w:t>
      </w:r>
      <w:r w:rsidR="008314CD">
        <w:t xml:space="preserve">our reconstruction and model as tools to generate testable experimental hypotheses and to catalyze elucidation of novel pathways in </w:t>
      </w:r>
      <w:r w:rsidR="008314CD">
        <w:rPr>
          <w:i/>
        </w:rPr>
        <w:t>M. maripaludis</w:t>
      </w:r>
      <w:r w:rsidR="008314CD">
        <w:t xml:space="preserve">. </w:t>
      </w:r>
      <w:r w:rsidR="00347F50">
        <w:t>Above all, the goal of a metabolic network reconstruction is to create a realistic representation of organism metabolism that can then be used to push forward biological discovery and fuel innovations in strain design. With this reconstruction, we have contributed a tool to help understand the unique biochemistry of hydrogenotrophic methanogens and unlock their potential as metabolic engineering targets.</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Above all, the goal of a metabolic network reconstruction is to create a 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lastRenderedPageBreak/>
        <w:t>References</w:t>
      </w:r>
    </w:p>
    <w:p w14:paraId="2D314A2F" w14:textId="77777777" w:rsidR="00276128" w:rsidRDefault="00A40676" w:rsidP="00276128">
      <w:pPr>
        <w:pStyle w:val="Bibliography"/>
      </w:pPr>
      <w:r>
        <w:fldChar w:fldCharType="begin"/>
      </w:r>
      <w:r w:rsidR="00276128">
        <w:instrText xml:space="preserve"> ADDIN ZOTERO_BIBL {"custom":[]} CSL_BIBLIOGRAPHY </w:instrText>
      </w:r>
      <w:r>
        <w:fldChar w:fldCharType="separate"/>
      </w:r>
      <w:r w:rsidR="00276128">
        <w:t xml:space="preserve">1. </w:t>
      </w:r>
      <w:r w:rsidR="00276128">
        <w:tab/>
      </w:r>
      <w:r w:rsidR="00276128">
        <w:rPr>
          <w:b/>
          <w:bCs/>
        </w:rPr>
        <w:t>Haynes CA</w:t>
      </w:r>
      <w:r w:rsidR="00276128">
        <w:t xml:space="preserve">, </w:t>
      </w:r>
      <w:r w:rsidR="00276128">
        <w:rPr>
          <w:b/>
          <w:bCs/>
        </w:rPr>
        <w:t>Gonzalez R</w:t>
      </w:r>
      <w:r w:rsidR="00276128">
        <w:t xml:space="preserve">. 2014. Rethinking biological activation of methane and conversion to liquid fuels. Nat Chem Biol </w:t>
      </w:r>
      <w:r w:rsidR="00276128">
        <w:rPr>
          <w:b/>
          <w:bCs/>
        </w:rPr>
        <w:t>10</w:t>
      </w:r>
      <w:r w:rsidR="00276128">
        <w:t>:331–339.</w:t>
      </w:r>
    </w:p>
    <w:p w14:paraId="56F7C484" w14:textId="77777777" w:rsidR="00276128" w:rsidRDefault="00276128" w:rsidP="00276128">
      <w:pPr>
        <w:pStyle w:val="Bibliography"/>
      </w:pPr>
      <w:r>
        <w:t xml:space="preserve">2. </w:t>
      </w:r>
      <w:r>
        <w:tab/>
      </w:r>
      <w:r>
        <w:rPr>
          <w:b/>
          <w:bCs/>
        </w:rPr>
        <w:t>Levi M</w:t>
      </w:r>
      <w:r>
        <w:t xml:space="preserve">. 2013. Climate consequences of natural gas as a bridge fuel. Clim Change </w:t>
      </w:r>
      <w:r>
        <w:rPr>
          <w:b/>
          <w:bCs/>
        </w:rPr>
        <w:t>118</w:t>
      </w:r>
      <w:r>
        <w:t>:609–623.</w:t>
      </w:r>
    </w:p>
    <w:p w14:paraId="7A3AD4D1" w14:textId="77777777" w:rsidR="00276128" w:rsidRDefault="00276128" w:rsidP="00276128">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3E03401A" w14:textId="77777777" w:rsidR="00276128" w:rsidRDefault="00276128" w:rsidP="00276128">
      <w:pPr>
        <w:pStyle w:val="Bibliography"/>
      </w:pPr>
      <w:r>
        <w:t xml:space="preserve">4.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1DBEE7C2" w14:textId="77777777" w:rsidR="00276128" w:rsidRDefault="00276128" w:rsidP="00276128">
      <w:pPr>
        <w:pStyle w:val="Bibliography"/>
      </w:pPr>
      <w:r>
        <w:t xml:space="preserve">5.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3FCDCDCD" w14:textId="77777777" w:rsidR="00276128" w:rsidRDefault="00276128" w:rsidP="00276128">
      <w:pPr>
        <w:pStyle w:val="Bibliography"/>
      </w:pPr>
      <w:r>
        <w:t xml:space="preserve">6. </w:t>
      </w:r>
      <w:r>
        <w:tab/>
      </w:r>
      <w:r>
        <w:rPr>
          <w:b/>
          <w:bCs/>
        </w:rPr>
        <w:t>Deppenmeier U</w:t>
      </w:r>
      <w:r>
        <w:t xml:space="preserve">. 2002. The unique biochemistry of methanogenesis. Prog Nucleic Acid Res Mol Biol </w:t>
      </w:r>
      <w:r>
        <w:rPr>
          <w:b/>
          <w:bCs/>
        </w:rPr>
        <w:t>71</w:t>
      </w:r>
      <w:r>
        <w:t>:223–283.</w:t>
      </w:r>
    </w:p>
    <w:p w14:paraId="555D0085" w14:textId="77777777" w:rsidR="00276128" w:rsidRDefault="00276128" w:rsidP="00276128">
      <w:pPr>
        <w:pStyle w:val="Bibliography"/>
      </w:pPr>
      <w:r>
        <w:t xml:space="preserve">7.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6BE9E05B" w14:textId="77777777" w:rsidR="00276128" w:rsidRDefault="00276128" w:rsidP="00276128">
      <w:pPr>
        <w:pStyle w:val="Bibliography"/>
      </w:pPr>
      <w:r>
        <w:t xml:space="preserve">8.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0650EE6F" w14:textId="77777777" w:rsidR="00276128" w:rsidRDefault="00276128" w:rsidP="00276128">
      <w:pPr>
        <w:pStyle w:val="Bibliography"/>
      </w:pPr>
      <w:r>
        <w:lastRenderedPageBreak/>
        <w:t xml:space="preserve">9.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69D7D709" w14:textId="77777777" w:rsidR="00276128" w:rsidRDefault="00276128" w:rsidP="00276128">
      <w:pPr>
        <w:pStyle w:val="Bibliography"/>
      </w:pPr>
      <w:r>
        <w:t xml:space="preserve">10.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186175C0" w14:textId="77777777" w:rsidR="00276128" w:rsidRDefault="00276128" w:rsidP="00276128">
      <w:pPr>
        <w:pStyle w:val="Bibliography"/>
      </w:pPr>
      <w:r>
        <w:t xml:space="preserve">11.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6DEEF56E" w14:textId="77777777" w:rsidR="00276128" w:rsidRDefault="00276128" w:rsidP="00276128">
      <w:pPr>
        <w:pStyle w:val="Bibliography"/>
      </w:pPr>
      <w:r>
        <w:t xml:space="preserve">12.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034A5D06" w14:textId="77777777" w:rsidR="00276128" w:rsidRDefault="00276128" w:rsidP="00276128">
      <w:pPr>
        <w:pStyle w:val="Bibliography"/>
      </w:pPr>
      <w:r>
        <w:t xml:space="preserve">13.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6DF5D69" w14:textId="77777777" w:rsidR="00276128" w:rsidRDefault="00276128" w:rsidP="00276128">
      <w:pPr>
        <w:pStyle w:val="Bibliography"/>
      </w:pPr>
      <w:r>
        <w:t xml:space="preserve">14.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20F61C2" w14:textId="77777777" w:rsidR="00276128" w:rsidRDefault="00276128" w:rsidP="00276128">
      <w:pPr>
        <w:pStyle w:val="Bibliography"/>
      </w:pPr>
      <w:r>
        <w:t xml:space="preserve">15.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33262D70" w14:textId="77777777" w:rsidR="00276128" w:rsidRDefault="00276128" w:rsidP="00276128">
      <w:pPr>
        <w:pStyle w:val="Bibliography"/>
      </w:pPr>
      <w:r>
        <w:lastRenderedPageBreak/>
        <w:t xml:space="preserve">16.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5AA9F2FC" w14:textId="77777777" w:rsidR="00276128" w:rsidRDefault="00276128" w:rsidP="00276128">
      <w:pPr>
        <w:pStyle w:val="Bibliography"/>
      </w:pPr>
      <w:r>
        <w:t xml:space="preserve">17.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4DB8A75" w14:textId="77777777" w:rsidR="00276128" w:rsidRDefault="00276128" w:rsidP="00276128">
      <w:pPr>
        <w:pStyle w:val="Bibliography"/>
      </w:pPr>
      <w:r>
        <w:t xml:space="preserve">18.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355B8D56" w14:textId="77777777" w:rsidR="00276128" w:rsidRDefault="00276128" w:rsidP="00276128">
      <w:pPr>
        <w:pStyle w:val="Bibliography"/>
      </w:pPr>
      <w:r>
        <w:t xml:space="preserve">19.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1449E620" w14:textId="77777777" w:rsidR="00276128" w:rsidRDefault="00276128" w:rsidP="00276128">
      <w:pPr>
        <w:pStyle w:val="Bibliography"/>
      </w:pPr>
      <w:r>
        <w:t xml:space="preserve">20.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720E10D8" w14:textId="77777777" w:rsidR="00276128" w:rsidRDefault="00276128" w:rsidP="00276128">
      <w:pPr>
        <w:pStyle w:val="Bibliography"/>
      </w:pPr>
      <w:r>
        <w:t xml:space="preserve">21.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20A929A7" w14:textId="77777777" w:rsidR="00276128" w:rsidRDefault="00276128" w:rsidP="00276128">
      <w:pPr>
        <w:pStyle w:val="Bibliography"/>
      </w:pPr>
      <w:r>
        <w:t xml:space="preserve">22.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14AFB6D3" w14:textId="77777777" w:rsidR="00276128" w:rsidRDefault="00276128" w:rsidP="00276128">
      <w:pPr>
        <w:pStyle w:val="Bibliography"/>
      </w:pPr>
      <w:r>
        <w:t xml:space="preserve">23. </w:t>
      </w:r>
      <w:r>
        <w:tab/>
      </w:r>
      <w:r>
        <w:rPr>
          <w:b/>
          <w:bCs/>
        </w:rPr>
        <w:t>Kanehisa M</w:t>
      </w:r>
      <w:r>
        <w:t xml:space="preserve">, </w:t>
      </w:r>
      <w:r>
        <w:rPr>
          <w:b/>
          <w:bCs/>
        </w:rPr>
        <w:t>Goto S</w:t>
      </w:r>
      <w:r>
        <w:t xml:space="preserve">. 2000. KEGG: Kyoto Encyclopedia of Genes and Genomes. Nucleic Acids Res </w:t>
      </w:r>
      <w:r>
        <w:rPr>
          <w:b/>
          <w:bCs/>
        </w:rPr>
        <w:t>28</w:t>
      </w:r>
      <w:r>
        <w:t>:27–30.</w:t>
      </w:r>
    </w:p>
    <w:p w14:paraId="3405773F" w14:textId="77777777" w:rsidR="00276128" w:rsidRDefault="00276128" w:rsidP="00276128">
      <w:pPr>
        <w:pStyle w:val="Bibliography"/>
      </w:pPr>
      <w:r>
        <w:t xml:space="preserve">24.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lastRenderedPageBreak/>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50BC8760" w14:textId="77777777" w:rsidR="00276128" w:rsidRDefault="00276128" w:rsidP="00276128">
      <w:pPr>
        <w:pStyle w:val="Bibliography"/>
      </w:pPr>
      <w:r>
        <w:t xml:space="preserve">25.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6BA23F65" w14:textId="77777777" w:rsidR="00276128" w:rsidRDefault="00276128" w:rsidP="00276128">
      <w:pPr>
        <w:pStyle w:val="Bibliography"/>
      </w:pPr>
      <w:r>
        <w:t xml:space="preserve">26.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4A66F782" w14:textId="77777777" w:rsidR="00276128" w:rsidRDefault="00276128" w:rsidP="00276128">
      <w:pPr>
        <w:pStyle w:val="Bibliography"/>
      </w:pPr>
      <w:r>
        <w:t xml:space="preserve">27. </w:t>
      </w:r>
      <w:r>
        <w:tab/>
      </w:r>
      <w:r>
        <w:rPr>
          <w:b/>
          <w:bCs/>
        </w:rPr>
        <w:t>Feist AM</w:t>
      </w:r>
      <w:r>
        <w:t xml:space="preserve">, </w:t>
      </w:r>
      <w:r>
        <w:rPr>
          <w:b/>
          <w:bCs/>
        </w:rPr>
        <w:t>Palsson BO</w:t>
      </w:r>
      <w:r>
        <w:t xml:space="preserve">. 2010. The biomass objective function. Curr Opin Microbiol </w:t>
      </w:r>
      <w:r>
        <w:rPr>
          <w:b/>
          <w:bCs/>
        </w:rPr>
        <w:t>13</w:t>
      </w:r>
      <w:r>
        <w:t>:344–349.</w:t>
      </w:r>
    </w:p>
    <w:p w14:paraId="6B320CC4" w14:textId="77777777" w:rsidR="00276128" w:rsidRDefault="00276128" w:rsidP="00276128">
      <w:pPr>
        <w:pStyle w:val="Bibliography"/>
      </w:pPr>
      <w:r>
        <w:t xml:space="preserve">28.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7A20B389" w14:textId="77777777" w:rsidR="00276128" w:rsidRDefault="00276128" w:rsidP="00276128">
      <w:pPr>
        <w:pStyle w:val="Bibliography"/>
      </w:pPr>
      <w:r>
        <w:t xml:space="preserve">29.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53948408" w14:textId="77777777" w:rsidR="00276128" w:rsidRDefault="00276128" w:rsidP="00276128">
      <w:pPr>
        <w:pStyle w:val="Bibliography"/>
      </w:pPr>
      <w:r>
        <w:t xml:space="preserve">30.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039A0B17" w14:textId="77777777" w:rsidR="00276128" w:rsidRDefault="00276128" w:rsidP="00276128">
      <w:pPr>
        <w:pStyle w:val="Bibliography"/>
      </w:pPr>
      <w:r>
        <w:t xml:space="preserve">31.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w:t>
      </w:r>
      <w:r>
        <w:lastRenderedPageBreak/>
        <w:t xml:space="preserve">Encoding Ehb Hydrogenase Limits Anabolic CO2 Assimilation in the Archaeon </w:t>
      </w:r>
      <w:r>
        <w:rPr>
          <w:i/>
          <w:iCs/>
        </w:rPr>
        <w:t>Methanococcus maripaludis</w:t>
      </w:r>
      <w:r>
        <w:t xml:space="preserve">. J Bacteriol </w:t>
      </w:r>
      <w:r>
        <w:rPr>
          <w:b/>
          <w:bCs/>
        </w:rPr>
        <w:t>188</w:t>
      </w:r>
      <w:r>
        <w:t>:1373–1380.</w:t>
      </w:r>
    </w:p>
    <w:p w14:paraId="47A81F36" w14:textId="77777777" w:rsidR="00276128" w:rsidRDefault="00276128" w:rsidP="00276128">
      <w:pPr>
        <w:pStyle w:val="Bibliography"/>
      </w:pPr>
      <w:r>
        <w:t xml:space="preserve">32.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17C23AC1" w14:textId="77777777" w:rsidR="00276128" w:rsidRDefault="00276128" w:rsidP="00276128">
      <w:pPr>
        <w:pStyle w:val="Bibliography"/>
      </w:pPr>
      <w:r>
        <w:t xml:space="preserve">33.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1154B351" w14:textId="77777777" w:rsidR="00276128" w:rsidRDefault="00276128" w:rsidP="00276128">
      <w:pPr>
        <w:pStyle w:val="Bibliography"/>
      </w:pPr>
      <w:r>
        <w:t xml:space="preserve">34.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796FDC8D" w14:textId="77777777" w:rsidR="00276128" w:rsidRDefault="00276128" w:rsidP="00276128">
      <w:pPr>
        <w:pStyle w:val="Bibliography"/>
      </w:pPr>
      <w:r>
        <w:t xml:space="preserve">35.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536CFAEB" w14:textId="77777777" w:rsidR="00276128" w:rsidRDefault="00276128" w:rsidP="00276128">
      <w:pPr>
        <w:pStyle w:val="Bibliography"/>
      </w:pPr>
      <w:r>
        <w:t xml:space="preserve">36.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6E2E037" w14:textId="77777777" w:rsidR="00276128" w:rsidRDefault="00276128" w:rsidP="00276128">
      <w:pPr>
        <w:pStyle w:val="Bibliography"/>
      </w:pPr>
      <w:r>
        <w:t xml:space="preserve">37. </w:t>
      </w:r>
      <w:r>
        <w:tab/>
      </w:r>
      <w:r>
        <w:rPr>
          <w:b/>
          <w:bCs/>
        </w:rPr>
        <w:t>Matthews BW</w:t>
      </w:r>
      <w:r>
        <w:t xml:space="preserve">. 1975. Comparison of the predicted and observed secondary structure of T4 phage lysozyme. Biochim Biophys Acta BBA - Protein Struct </w:t>
      </w:r>
      <w:r>
        <w:rPr>
          <w:b/>
          <w:bCs/>
        </w:rPr>
        <w:t>405</w:t>
      </w:r>
      <w:r>
        <w:t>:442–451.</w:t>
      </w:r>
    </w:p>
    <w:p w14:paraId="18C06577" w14:textId="77777777" w:rsidR="00276128" w:rsidRDefault="00276128" w:rsidP="00276128">
      <w:pPr>
        <w:pStyle w:val="Bibliography"/>
      </w:pPr>
      <w:r>
        <w:lastRenderedPageBreak/>
        <w:t xml:space="preserve">38.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280144A6" w14:textId="77777777" w:rsidR="00276128" w:rsidRDefault="00276128" w:rsidP="00276128">
      <w:pPr>
        <w:pStyle w:val="Bibliography"/>
      </w:pPr>
      <w:r>
        <w:t xml:space="preserve">39.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53B3538B" w14:textId="77777777" w:rsidR="00276128" w:rsidRDefault="00276128" w:rsidP="00276128">
      <w:pPr>
        <w:pStyle w:val="Bibliography"/>
      </w:pPr>
      <w:r>
        <w:t xml:space="preserve">40.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2198E107" w14:textId="77777777" w:rsidR="00276128" w:rsidRDefault="00276128" w:rsidP="00276128">
      <w:pPr>
        <w:pStyle w:val="Bibliography"/>
      </w:pPr>
      <w:r>
        <w:t xml:space="preserve">41.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00FD81BE" w14:textId="77777777" w:rsidR="00276128" w:rsidRDefault="00276128" w:rsidP="00276128">
      <w:pPr>
        <w:pStyle w:val="Bibliography"/>
      </w:pPr>
      <w:r>
        <w:t xml:space="preserve">42.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18671258" w14:textId="77777777" w:rsidR="00276128" w:rsidRDefault="00276128" w:rsidP="00276128">
      <w:pPr>
        <w:pStyle w:val="Bibliography"/>
      </w:pPr>
      <w:r>
        <w:t xml:space="preserve">43.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453775EA" w14:textId="77777777" w:rsidR="00276128" w:rsidRDefault="00276128" w:rsidP="00276128">
      <w:pPr>
        <w:pStyle w:val="Bibliography"/>
      </w:pPr>
      <w:r>
        <w:t xml:space="preserve">4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w:t>
      </w:r>
      <w:r>
        <w:lastRenderedPageBreak/>
        <w:t xml:space="preserve">Used by </w:t>
      </w:r>
      <w:r>
        <w:rPr>
          <w:i/>
          <w:iCs/>
        </w:rPr>
        <w:t>Pseudomonas aeruginosa</w:t>
      </w:r>
      <w:r>
        <w:t xml:space="preserve"> To Make a Di-N-Acetylated Sugar. J Bacteriol </w:t>
      </w:r>
      <w:r>
        <w:rPr>
          <w:b/>
          <w:bCs/>
        </w:rPr>
        <w:t>197</w:t>
      </w:r>
      <w:r>
        <w:t>:1668–1680.</w:t>
      </w:r>
    </w:p>
    <w:p w14:paraId="7BB35CF8" w14:textId="77777777" w:rsidR="00276128" w:rsidRDefault="00276128" w:rsidP="00276128">
      <w:pPr>
        <w:pStyle w:val="Bibliography"/>
      </w:pPr>
      <w:r>
        <w:t xml:space="preserve">4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2B029F37" w14:textId="77777777" w:rsidR="00276128" w:rsidRDefault="00276128" w:rsidP="00276128">
      <w:pPr>
        <w:pStyle w:val="Bibliography"/>
      </w:pPr>
      <w:r>
        <w:t xml:space="preserve">4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1EA2C3E5" w14:textId="77777777" w:rsidR="00276128" w:rsidRDefault="00276128" w:rsidP="00276128">
      <w:pPr>
        <w:pStyle w:val="Bibliography"/>
      </w:pPr>
      <w:r>
        <w:t xml:space="preserve">47.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6541E388" w14:textId="77777777" w:rsidR="00276128" w:rsidRDefault="00276128" w:rsidP="00276128">
      <w:pPr>
        <w:pStyle w:val="Bibliography"/>
      </w:pPr>
      <w:r>
        <w:t xml:space="preserve">48.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2BC2D337" w14:textId="77777777" w:rsidR="00276128" w:rsidRDefault="00276128" w:rsidP="00276128">
      <w:pPr>
        <w:pStyle w:val="Bibliography"/>
      </w:pPr>
      <w:r>
        <w:t xml:space="preserve">49.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6C2DB3A7" w14:textId="77777777" w:rsidR="00276128" w:rsidRDefault="00276128" w:rsidP="00276128">
      <w:pPr>
        <w:pStyle w:val="Bibliography"/>
      </w:pPr>
      <w:r>
        <w:t xml:space="preserve">50.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3052033B" w14:textId="77777777" w:rsidR="00276128" w:rsidRDefault="00276128" w:rsidP="00276128">
      <w:pPr>
        <w:pStyle w:val="Bibliography"/>
      </w:pPr>
      <w:r>
        <w:lastRenderedPageBreak/>
        <w:t xml:space="preserve">51.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552C81F" w14:textId="77777777" w:rsidR="00276128" w:rsidRDefault="00276128" w:rsidP="00276128">
      <w:pPr>
        <w:pStyle w:val="Bibliography"/>
      </w:pPr>
      <w:r>
        <w:t xml:space="preserve">52.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63D4375C" w14:textId="77777777" w:rsidR="00276128" w:rsidRDefault="00276128" w:rsidP="00276128">
      <w:pPr>
        <w:pStyle w:val="Bibliography"/>
      </w:pPr>
      <w:r>
        <w:t xml:space="preserve">53.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277AEFBD" w14:textId="465ACB47"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r w:rsidRPr="00B55FE2">
                    <w:rPr>
                      <w:rFonts w:ascii="Calibri" w:eastAsia="Times New Roman" w:hAnsi="Calibri" w:cs="Times New Roman"/>
                      <w:b/>
                      <w:bCs/>
                      <w:i/>
                      <w:iCs/>
                      <w:color w:val="000000"/>
                      <w:sz w:val="22"/>
                    </w:rPr>
                    <w:t>Methanococcus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55EE5B8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that are not associated with any genes. Reactions falling underneath the “None” subsystem grouping were present in the Model SEED database but had no subsystems listed there and no obvious membe</w:t>
      </w:r>
      <w:bookmarkStart w:id="14" w:name="_GoBack"/>
      <w:bookmarkEnd w:id="14"/>
      <w:r w:rsidRPr="0098443E">
        <w:rPr>
          <w:b w:val="0"/>
          <w:color w:val="auto"/>
          <w:sz w:val="20"/>
          <w:szCs w:val="20"/>
        </w:rPr>
        <w:t xml:space="preserv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58600C0E" w:rsidR="0098443E" w:rsidRDefault="000B27FA" w:rsidP="0098443E">
      <w:pPr>
        <w:keepNext/>
      </w:pPr>
      <w:r>
        <w:rPr>
          <w:noProof/>
        </w:rPr>
        <w:lastRenderedPageBreak/>
        <w:drawing>
          <wp:inline distT="0" distB="0" distL="0" distR="0" wp14:anchorId="5436ABBD" wp14:editId="0B1138F4">
            <wp:extent cx="5830214" cy="3687950"/>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10_LOOCV_results.tif"/>
                    <pic:cNvPicPr/>
                  </pic:nvPicPr>
                  <pic:blipFill rotWithShape="1">
                    <a:blip r:embed="rId13">
                      <a:extLst>
                        <a:ext uri="{28A0092B-C50C-407E-A947-70E740481C1C}">
                          <a14:useLocalDpi xmlns:a14="http://schemas.microsoft.com/office/drawing/2010/main" val="0"/>
                        </a:ext>
                      </a:extLst>
                    </a:blip>
                    <a:srcRect l="9219" t="6184" r="8195" b="3708"/>
                    <a:stretch/>
                  </pic:blipFill>
                  <pic:spPr bwMode="auto">
                    <a:xfrm>
                      <a:off x="0" y="0"/>
                      <a:ext cx="5829052" cy="3687215"/>
                    </a:xfrm>
                    <a:prstGeom prst="rect">
                      <a:avLst/>
                    </a:prstGeom>
                    <a:ln>
                      <a:noFill/>
                    </a:ln>
                    <a:extLst>
                      <a:ext uri="{53640926-AAD7-44D8-BBD7-CCE9431645EC}">
                        <a14:shadowObscured xmlns:a14="http://schemas.microsoft.com/office/drawing/2010/main"/>
                      </a:ext>
                    </a:extLst>
                  </pic:spPr>
                </pic:pic>
              </a:graphicData>
            </a:graphic>
          </wp:inline>
        </w:drawing>
      </w:r>
    </w:p>
    <w:p w14:paraId="479E28A4" w14:textId="4698BB79" w:rsidR="0098443E" w:rsidRPr="000B43BF" w:rsidRDefault="0098443E" w:rsidP="000B43BF">
      <w:pPr>
        <w:pStyle w:val="Caption"/>
        <w:rPr>
          <w:b w:val="0"/>
          <w:color w:val="auto"/>
          <w:sz w:val="20"/>
          <w:szCs w:val="20"/>
        </w:rPr>
      </w:pPr>
      <w:commentRangeStart w:id="15"/>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5"/>
      <w:r w:rsidR="00665411">
        <w:rPr>
          <w:rStyle w:val="CommentReference"/>
          <w:rFonts w:asciiTheme="minorHAnsi" w:hAnsiTheme="minorHAnsi"/>
          <w:b w:val="0"/>
          <w:bCs w:val="0"/>
          <w:color w:val="auto"/>
        </w:rPr>
        <w:commentReference w:id="15"/>
      </w:r>
      <w:r w:rsidRPr="00DB27A6">
        <w:rPr>
          <w:b w:val="0"/>
          <w:color w:val="auto"/>
          <w:sz w:val="20"/>
          <w:szCs w:val="20"/>
        </w:rPr>
        <w:t xml:space="preserve">: Comparing growth yield predictions on hydrogen </w:t>
      </w:r>
      <w:r w:rsidR="005A743B">
        <w:rPr>
          <w:b w:val="0"/>
          <w:color w:val="auto"/>
          <w:sz w:val="20"/>
          <w:szCs w:val="20"/>
        </w:rPr>
        <w:t>to measured data using LOOCV (see Methods). All but tw</w:t>
      </w:r>
      <w:r w:rsidR="0042348F">
        <w:rPr>
          <w:b w:val="0"/>
          <w:color w:val="auto"/>
          <w:sz w:val="20"/>
          <w:szCs w:val="20"/>
        </w:rPr>
        <w:t>o predicted growth rates</w:t>
      </w:r>
      <w:r w:rsidR="005A743B">
        <w:rPr>
          <w:b w:val="0"/>
          <w:color w:val="auto"/>
          <w:sz w:val="20"/>
          <w:szCs w:val="20"/>
        </w:rPr>
        <w:t xml:space="preserve"> fall within 5% of </w:t>
      </w:r>
      <w:r w:rsidR="0042348F">
        <w:rPr>
          <w:b w:val="0"/>
          <w:color w:val="auto"/>
          <w:sz w:val="20"/>
          <w:szCs w:val="20"/>
        </w:rPr>
        <w:t>the measured values. The two outlying points are within 14% and 28% error, respectively, and may suggest a larger degree of unpredictability during more rapid growth.</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lastRenderedPageBreak/>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commentRangeStart w:id="16"/>
      <w:r w:rsidRPr="00DB27A6">
        <w:rPr>
          <w:b w:val="0"/>
          <w:color w:val="auto"/>
          <w:sz w:val="20"/>
          <w:szCs w:val="20"/>
        </w:rPr>
        <w:t xml:space="preserve">Figure </w:t>
      </w:r>
      <w:commentRangeEnd w:id="16"/>
      <w:r w:rsidR="00F24EF5">
        <w:rPr>
          <w:rStyle w:val="CommentReference"/>
          <w:rFonts w:asciiTheme="minorHAnsi" w:hAnsiTheme="minorHAnsi"/>
          <w:b w:val="0"/>
          <w:bCs w:val="0"/>
          <w:color w:val="auto"/>
        </w:rPr>
        <w:commentReference w:id="16"/>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F5100D" w:rsidRDefault="00F5100D" w:rsidP="002670AD">
      <w:pPr>
        <w:pStyle w:val="CommentText"/>
      </w:pPr>
      <w:r>
        <w:rPr>
          <w:rStyle w:val="CommentReference"/>
        </w:rPr>
        <w:annotationRef/>
      </w:r>
      <w:r>
        <w:t>Still considering that this could use some smoothing out or re-wording</w:t>
      </w:r>
    </w:p>
  </w:comment>
  <w:comment w:id="1" w:author="Administrator" w:date="2015-11-16T10:23:00Z" w:initials="A">
    <w:p w14:paraId="510EDFC4" w14:textId="342A3A73" w:rsidR="00F5100D" w:rsidRDefault="00F5100D">
      <w:pPr>
        <w:pStyle w:val="CommentText"/>
      </w:pPr>
      <w:r>
        <w:rPr>
          <w:rStyle w:val="CommentReference"/>
        </w:rPr>
        <w:annotationRef/>
      </w:r>
      <w:r>
        <w:t>Nearly all of these numbers need to be slightly updated to reflect some recent changes</w:t>
      </w:r>
    </w:p>
  </w:comment>
  <w:comment w:id="2" w:author="Administrator" w:date="2015-12-08T14:10:00Z" w:initials="A">
    <w:p w14:paraId="5CB22C44" w14:textId="1569E398" w:rsidR="00F5100D" w:rsidRDefault="00F5100D">
      <w:pPr>
        <w:pStyle w:val="CommentText"/>
      </w:pPr>
      <w:r>
        <w:rPr>
          <w:rStyle w:val="CommentReference"/>
        </w:rPr>
        <w:annotationRef/>
      </w:r>
      <w:r>
        <w:t>This is discussion-</w:t>
      </w:r>
      <w:proofErr w:type="spellStart"/>
      <w:r>
        <w:t>esque</w:t>
      </w:r>
      <w:proofErr w:type="spellEnd"/>
    </w:p>
  </w:comment>
  <w:comment w:id="3" w:author="Matt" w:date="2015-12-10T17:40:00Z" w:initials="M">
    <w:p w14:paraId="2836E2D1" w14:textId="120BB0B7" w:rsidR="00F5100D" w:rsidRDefault="00F5100D">
      <w:pPr>
        <w:pStyle w:val="CommentText"/>
      </w:pPr>
      <w:r>
        <w:rPr>
          <w:rStyle w:val="CommentReference"/>
        </w:rPr>
        <w:annotationRef/>
      </w:r>
      <w:r>
        <w:t>New portion talking about acetate assimilation</w:t>
      </w:r>
    </w:p>
  </w:comment>
  <w:comment w:id="4" w:author="Administrator" w:date="2015-11-17T17:16:00Z" w:initials="A">
    <w:p w14:paraId="4B73E84E" w14:textId="259AF0B3" w:rsidR="00F5100D" w:rsidRDefault="00F5100D">
      <w:pPr>
        <w:pStyle w:val="CommentText"/>
      </w:pPr>
      <w:r>
        <w:rPr>
          <w:rStyle w:val="CommentReference"/>
        </w:rPr>
        <w:annotationRef/>
      </w:r>
      <w:r>
        <w:t xml:space="preserve">Need more meat in the specific ferredoxins; do another check on exactly what doing this shows. </w:t>
      </w:r>
    </w:p>
  </w:comment>
  <w:comment w:id="5" w:author="Administrator" w:date="2015-12-09T16:04:00Z" w:initials="A">
    <w:p w14:paraId="5574B46C" w14:textId="26758890" w:rsidR="00F5100D" w:rsidRDefault="00F5100D">
      <w:pPr>
        <w:pStyle w:val="CommentText"/>
      </w:pPr>
      <w:r>
        <w:rPr>
          <w:rStyle w:val="CommentReference"/>
        </w:rPr>
        <w:annotationRef/>
      </w:r>
      <w:r>
        <w:t>Whitman paper…need to look at which one</w:t>
      </w:r>
    </w:p>
  </w:comment>
  <w:comment w:id="6" w:author="Matt" w:date="2015-12-09T16:17:00Z" w:initials="M">
    <w:p w14:paraId="116FEC8D" w14:textId="586AB524" w:rsidR="00F5100D" w:rsidRDefault="00F5100D">
      <w:pPr>
        <w:pStyle w:val="CommentText"/>
      </w:pPr>
      <w:r>
        <w:rPr>
          <w:rStyle w:val="CommentReference"/>
        </w:rPr>
        <w:annotationRef/>
      </w:r>
      <w:r>
        <w:t>I think this is probably the best place for this curve, it’s not really a central figure</w:t>
      </w:r>
    </w:p>
  </w:comment>
  <w:comment w:id="7" w:author="Matt" w:date="2015-12-14T17:11:00Z" w:initials="M">
    <w:p w14:paraId="63D92A7C" w14:textId="1D3FC412" w:rsidR="00F5100D" w:rsidRDefault="00F5100D">
      <w:pPr>
        <w:pStyle w:val="CommentText"/>
      </w:pPr>
      <w:r>
        <w:rPr>
          <w:rStyle w:val="CommentReference"/>
        </w:rPr>
        <w:annotationRef/>
      </w:r>
      <w:r>
        <w:t>This section needs so much revision!</w:t>
      </w:r>
    </w:p>
  </w:comment>
  <w:comment w:id="8" w:author="Matt" w:date="2015-12-09T17:06:00Z" w:initials="M">
    <w:p w14:paraId="3F9C91D5" w14:textId="7493688D" w:rsidR="00F5100D" w:rsidRDefault="00F5100D">
      <w:pPr>
        <w:pStyle w:val="CommentText"/>
      </w:pPr>
      <w:r>
        <w:rPr>
          <w:rStyle w:val="CommentReference"/>
        </w:rPr>
        <w:annotationRef/>
      </w:r>
      <w:r>
        <w:t>Needs some re-wording before getting to John</w:t>
      </w:r>
    </w:p>
  </w:comment>
  <w:comment w:id="9" w:author="Administrator" w:date="2015-09-08T16:33:00Z" w:initials="A">
    <w:p w14:paraId="6B626597" w14:textId="0674677C" w:rsidR="00F5100D" w:rsidRDefault="00F5100D">
      <w:pPr>
        <w:pStyle w:val="CommentText"/>
      </w:pPr>
      <w:r>
        <w:rPr>
          <w:rStyle w:val="CommentReference"/>
        </w:rPr>
        <w:annotationRef/>
      </w:r>
      <w:r>
        <w:t>Is this common sense enough? Do I need a specific source here?</w:t>
      </w:r>
    </w:p>
  </w:comment>
  <w:comment w:id="10" w:author="Administrator" w:date="2015-09-09T12:16:00Z" w:initials="A">
    <w:p w14:paraId="2B29973C" w14:textId="18E14E10" w:rsidR="00F5100D" w:rsidRDefault="00F5100D">
      <w:pPr>
        <w:pStyle w:val="CommentText"/>
      </w:pPr>
      <w:r>
        <w:rPr>
          <w:rStyle w:val="CommentReference"/>
        </w:rPr>
        <w:annotationRef/>
      </w:r>
      <w:r>
        <w:t>Should I have a result and figure of running this code here? It seems like that might be missing right now</w:t>
      </w:r>
    </w:p>
  </w:comment>
  <w:comment w:id="11" w:author="Administrator" w:date="2015-09-09T12:18:00Z" w:initials="A">
    <w:p w14:paraId="49F11034" w14:textId="229FD3EA" w:rsidR="00F5100D" w:rsidRDefault="00F5100D">
      <w:pPr>
        <w:pStyle w:val="CommentText"/>
      </w:pPr>
      <w:r>
        <w:rPr>
          <w:rStyle w:val="CommentReference"/>
        </w:rPr>
        <w:annotationRef/>
      </w:r>
      <w:r>
        <w:t>This is very much a “Data Availability” type section; perhaps it deserves its own short section separate from Results?</w:t>
      </w:r>
    </w:p>
  </w:comment>
  <w:comment w:id="12" w:author="Matt" w:date="2015-12-09T17:23:00Z" w:initials="M">
    <w:p w14:paraId="6510C95B" w14:textId="5009A15E" w:rsidR="00F5100D" w:rsidRDefault="00F5100D">
      <w:pPr>
        <w:pStyle w:val="CommentText"/>
      </w:pPr>
      <w:r>
        <w:rPr>
          <w:rStyle w:val="CommentReference"/>
        </w:rPr>
        <w:annotationRef/>
      </w:r>
      <w:r>
        <w:t>Still needs an overhaul</w:t>
      </w:r>
    </w:p>
  </w:comment>
  <w:comment w:id="13" w:author="Administrator" w:date="2015-09-09T12:19:00Z" w:initials="A">
    <w:p w14:paraId="3FCB8553" w14:textId="2E6241A7" w:rsidR="00F5100D" w:rsidRDefault="00F5100D">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5" w:author="Administrator" w:date="2015-09-08T14:21:00Z" w:initials="A">
    <w:p w14:paraId="1E05CE63" w14:textId="2ABCE296" w:rsidR="00F5100D" w:rsidRDefault="00F5100D">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 w:id="16" w:author="Matt" w:date="2015-12-10T14:28:00Z" w:initials="M">
    <w:p w14:paraId="7B7AA8BF" w14:textId="24B434A4" w:rsidR="00F5100D" w:rsidRDefault="00F5100D">
      <w:pPr>
        <w:pStyle w:val="CommentText"/>
      </w:pPr>
      <w:r>
        <w:rPr>
          <w:rStyle w:val="CommentReference"/>
        </w:rPr>
        <w:annotationRef/>
      </w:r>
      <w:r>
        <w:t>Needs updating based on what John says in response to my emai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F056D9" w14:textId="77777777" w:rsidR="002372A9" w:rsidRDefault="002372A9" w:rsidP="00516D83">
      <w:pPr>
        <w:spacing w:after="0" w:line="240" w:lineRule="auto"/>
      </w:pPr>
      <w:r>
        <w:separator/>
      </w:r>
    </w:p>
  </w:endnote>
  <w:endnote w:type="continuationSeparator" w:id="0">
    <w:p w14:paraId="3A17C089" w14:textId="77777777" w:rsidR="002372A9" w:rsidRDefault="002372A9"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F5100D" w:rsidRDefault="00F5100D">
        <w:pPr>
          <w:pStyle w:val="Footer"/>
          <w:jc w:val="center"/>
        </w:pPr>
        <w:r>
          <w:fldChar w:fldCharType="begin"/>
        </w:r>
        <w:r>
          <w:instrText xml:space="preserve"> PAGE   \* MERGEFORMAT </w:instrText>
        </w:r>
        <w:r>
          <w:fldChar w:fldCharType="separate"/>
        </w:r>
        <w:r w:rsidR="006C169C">
          <w:rPr>
            <w:noProof/>
          </w:rPr>
          <w:t>40</w:t>
        </w:r>
        <w:r>
          <w:rPr>
            <w:noProof/>
          </w:rPr>
          <w:fldChar w:fldCharType="end"/>
        </w:r>
      </w:p>
    </w:sdtContent>
  </w:sdt>
  <w:p w14:paraId="7DC31E85" w14:textId="77777777" w:rsidR="00F5100D" w:rsidRDefault="00F510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CF768D" w14:textId="77777777" w:rsidR="002372A9" w:rsidRDefault="002372A9" w:rsidP="00516D83">
      <w:pPr>
        <w:spacing w:after="0" w:line="240" w:lineRule="auto"/>
      </w:pPr>
      <w:r>
        <w:separator/>
      </w:r>
    </w:p>
  </w:footnote>
  <w:footnote w:type="continuationSeparator" w:id="0">
    <w:p w14:paraId="1CC82237" w14:textId="77777777" w:rsidR="002372A9" w:rsidRDefault="002372A9"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66B7A"/>
    <w:rsid w:val="00070CFD"/>
    <w:rsid w:val="00073EBE"/>
    <w:rsid w:val="0007719F"/>
    <w:rsid w:val="00080C5F"/>
    <w:rsid w:val="00081E0C"/>
    <w:rsid w:val="0008303F"/>
    <w:rsid w:val="00091F35"/>
    <w:rsid w:val="000B27FA"/>
    <w:rsid w:val="000B43BF"/>
    <w:rsid w:val="000B4992"/>
    <w:rsid w:val="000C35D5"/>
    <w:rsid w:val="000C75B4"/>
    <w:rsid w:val="000D63C1"/>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372A9"/>
    <w:rsid w:val="00243CF0"/>
    <w:rsid w:val="002607EE"/>
    <w:rsid w:val="0026382C"/>
    <w:rsid w:val="00266387"/>
    <w:rsid w:val="002670AD"/>
    <w:rsid w:val="00276128"/>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47F50"/>
    <w:rsid w:val="003512E9"/>
    <w:rsid w:val="00351533"/>
    <w:rsid w:val="003523DD"/>
    <w:rsid w:val="0036089A"/>
    <w:rsid w:val="00360C55"/>
    <w:rsid w:val="00364662"/>
    <w:rsid w:val="003730CF"/>
    <w:rsid w:val="00381A37"/>
    <w:rsid w:val="003840C4"/>
    <w:rsid w:val="003B00CF"/>
    <w:rsid w:val="003C13B2"/>
    <w:rsid w:val="003C6A45"/>
    <w:rsid w:val="003C7D79"/>
    <w:rsid w:val="003E12B1"/>
    <w:rsid w:val="003E4220"/>
    <w:rsid w:val="003F2775"/>
    <w:rsid w:val="003F49E1"/>
    <w:rsid w:val="004021BA"/>
    <w:rsid w:val="004105BE"/>
    <w:rsid w:val="00414739"/>
    <w:rsid w:val="00422297"/>
    <w:rsid w:val="0042348F"/>
    <w:rsid w:val="004345D8"/>
    <w:rsid w:val="00435253"/>
    <w:rsid w:val="00444242"/>
    <w:rsid w:val="00457A03"/>
    <w:rsid w:val="00464C5C"/>
    <w:rsid w:val="00464CF2"/>
    <w:rsid w:val="004677F8"/>
    <w:rsid w:val="00467AD6"/>
    <w:rsid w:val="004862FB"/>
    <w:rsid w:val="004913FB"/>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6333"/>
    <w:rsid w:val="00584373"/>
    <w:rsid w:val="00586344"/>
    <w:rsid w:val="005A6784"/>
    <w:rsid w:val="005A743B"/>
    <w:rsid w:val="005B2988"/>
    <w:rsid w:val="005B4979"/>
    <w:rsid w:val="005C4FC4"/>
    <w:rsid w:val="005C589C"/>
    <w:rsid w:val="005E58A9"/>
    <w:rsid w:val="005F2447"/>
    <w:rsid w:val="005F72FC"/>
    <w:rsid w:val="00603980"/>
    <w:rsid w:val="006118BA"/>
    <w:rsid w:val="00627847"/>
    <w:rsid w:val="006322C1"/>
    <w:rsid w:val="006331D1"/>
    <w:rsid w:val="00635FDE"/>
    <w:rsid w:val="00641032"/>
    <w:rsid w:val="00643EEA"/>
    <w:rsid w:val="00650EC2"/>
    <w:rsid w:val="00651B46"/>
    <w:rsid w:val="00655A28"/>
    <w:rsid w:val="006602A6"/>
    <w:rsid w:val="00665411"/>
    <w:rsid w:val="00666EBB"/>
    <w:rsid w:val="00673E4C"/>
    <w:rsid w:val="00681980"/>
    <w:rsid w:val="00692E06"/>
    <w:rsid w:val="006A665D"/>
    <w:rsid w:val="006A723F"/>
    <w:rsid w:val="006B0C00"/>
    <w:rsid w:val="006B3255"/>
    <w:rsid w:val="006C011E"/>
    <w:rsid w:val="006C169C"/>
    <w:rsid w:val="006C2CF1"/>
    <w:rsid w:val="006D6FE3"/>
    <w:rsid w:val="006F6FB4"/>
    <w:rsid w:val="007032A7"/>
    <w:rsid w:val="00713837"/>
    <w:rsid w:val="00723D56"/>
    <w:rsid w:val="00735AAC"/>
    <w:rsid w:val="00737FF9"/>
    <w:rsid w:val="00756FF0"/>
    <w:rsid w:val="007643C9"/>
    <w:rsid w:val="0077549E"/>
    <w:rsid w:val="0078784F"/>
    <w:rsid w:val="007A2129"/>
    <w:rsid w:val="007A2B72"/>
    <w:rsid w:val="007A60D0"/>
    <w:rsid w:val="007A7ECA"/>
    <w:rsid w:val="007C468E"/>
    <w:rsid w:val="007D1D19"/>
    <w:rsid w:val="007D68E6"/>
    <w:rsid w:val="007E1FB5"/>
    <w:rsid w:val="007F0F45"/>
    <w:rsid w:val="007F7F53"/>
    <w:rsid w:val="008007AD"/>
    <w:rsid w:val="0080785B"/>
    <w:rsid w:val="00815A63"/>
    <w:rsid w:val="008270DA"/>
    <w:rsid w:val="008314CD"/>
    <w:rsid w:val="008367FA"/>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6BDA"/>
    <w:rsid w:val="008C0862"/>
    <w:rsid w:val="008C3354"/>
    <w:rsid w:val="008D38C6"/>
    <w:rsid w:val="008D7AE6"/>
    <w:rsid w:val="008E0E07"/>
    <w:rsid w:val="008E175F"/>
    <w:rsid w:val="008E6A11"/>
    <w:rsid w:val="008F57BB"/>
    <w:rsid w:val="0090081E"/>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6C6C"/>
    <w:rsid w:val="00967F47"/>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6208"/>
    <w:rsid w:val="00AE21C1"/>
    <w:rsid w:val="00AE62A4"/>
    <w:rsid w:val="00AF3DA5"/>
    <w:rsid w:val="00B01108"/>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1ABC"/>
    <w:rsid w:val="00C540C6"/>
    <w:rsid w:val="00C54AA8"/>
    <w:rsid w:val="00C61E65"/>
    <w:rsid w:val="00C65346"/>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3A1C"/>
    <w:rsid w:val="00D057B6"/>
    <w:rsid w:val="00D063E5"/>
    <w:rsid w:val="00D10F79"/>
    <w:rsid w:val="00D11FBC"/>
    <w:rsid w:val="00D3056C"/>
    <w:rsid w:val="00D35B0B"/>
    <w:rsid w:val="00D414E0"/>
    <w:rsid w:val="00D43FEF"/>
    <w:rsid w:val="00D53674"/>
    <w:rsid w:val="00D547AF"/>
    <w:rsid w:val="00D56916"/>
    <w:rsid w:val="00D64CB4"/>
    <w:rsid w:val="00D71AA7"/>
    <w:rsid w:val="00D74A8B"/>
    <w:rsid w:val="00D74FA7"/>
    <w:rsid w:val="00D926B5"/>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22E9"/>
    <w:rsid w:val="00E93D59"/>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100D"/>
    <w:rsid w:val="00F52200"/>
    <w:rsid w:val="00F55A92"/>
    <w:rsid w:val="00F819FC"/>
    <w:rsid w:val="00F846AE"/>
    <w:rsid w:val="00F877E6"/>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801EF6-F61E-40C5-A95D-1E8344EEAD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8</TotalTime>
  <Pages>41</Pages>
  <Words>34328</Words>
  <Characters>195672</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8</cp:revision>
  <dcterms:created xsi:type="dcterms:W3CDTF">2015-11-19T20:52:00Z</dcterms:created>
  <dcterms:modified xsi:type="dcterms:W3CDTF">2015-12-15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fhaXIH2W"/&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